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D56B7">
      <w:pPr>
        <w:pStyle w:val="TOCHeading"/>
        <w:spacing w:line="360" w:lineRule="auto"/>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A24F4A">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A24F4A">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A24F4A">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A24F4A">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A24F4A">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A24F4A">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A24F4A">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A24F4A">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A24F4A">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A24F4A">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A24F4A">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A24F4A">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A24F4A">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A24F4A">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A24F4A">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A24F4A">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A24F4A">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A24F4A">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A24F4A">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C3045B">
      <w:pPr>
        <w:pStyle w:val="Heading1"/>
        <w:spacing w:before="120" w:after="120"/>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C3045B">
      <w:pPr>
        <w:pStyle w:val="Heading1"/>
        <w:spacing w:before="120" w:after="120"/>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C3045B">
      <w:pPr>
        <w:spacing w:before="120" w:after="120"/>
      </w:pPr>
    </w:p>
    <w:p w14:paraId="29C79760" w14:textId="09AA4778" w:rsidR="000910CE" w:rsidRPr="004672AB" w:rsidRDefault="00FC0075"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C3045B">
      <w:pPr>
        <w:spacing w:before="120" w:after="120"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C3045B">
      <w:pPr>
        <w:spacing w:before="120" w:after="120"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C3045B">
      <w:pPr>
        <w:autoSpaceDE w:val="0"/>
        <w:autoSpaceDN w:val="0"/>
        <w:adjustRightInd w:val="0"/>
        <w:spacing w:before="120" w:after="12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23EA0971" w:rsidR="006B31CE" w:rsidRPr="002C40D6" w:rsidRDefault="00953022"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proofErr w:type="spellStart"/>
      <w:r w:rsidRPr="00953022">
        <w:rPr>
          <w:rFonts w:ascii="Times New Roman" w:hAnsi="Times New Roman" w:cs="Times New Roman"/>
          <w:color w:val="000000" w:themeColor="text1"/>
          <w:sz w:val="24"/>
          <w:szCs w:val="24"/>
        </w:rPr>
        <w:t>affect</w:t>
      </w:r>
      <w:r>
        <w:rPr>
          <w:rFonts w:ascii="Times New Roman" w:hAnsi="Times New Roman" w:cs="Times New Roman"/>
          <w:color w:val="000000" w:themeColor="text1"/>
          <w:sz w:val="24"/>
          <w:szCs w:val="24"/>
        </w:rPr>
        <w:t>s</w:t>
      </w:r>
      <w:proofErr w:type="spellEnd"/>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w:t>
      </w:r>
      <w:proofErr w:type="spellStart"/>
      <w:r w:rsidR="006B31CE">
        <w:rPr>
          <w:rFonts w:ascii="Times New Roman" w:hAnsi="Times New Roman" w:cs="Times New Roman"/>
          <w:sz w:val="24"/>
          <w:szCs w:val="24"/>
        </w:rPr>
        <w:t>Mechanicaly</w:t>
      </w:r>
      <w:proofErr w:type="spellEnd"/>
      <w:r w:rsidR="006B31CE">
        <w:rPr>
          <w:rFonts w:ascii="Times New Roman" w:hAnsi="Times New Roman" w:cs="Times New Roman"/>
          <w:sz w:val="24"/>
          <w:szCs w:val="24"/>
        </w:rPr>
        <w:t xml:space="preserve">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B00741" w14:textId="17BDACFF" w:rsidR="006B31CE" w:rsidRPr="003A2064" w:rsidRDefault="008A3AD8" w:rsidP="00C3045B">
      <w:pPr>
        <w:pStyle w:val="Heading2"/>
        <w:spacing w:before="120" w:after="120"/>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C3045B">
      <w:pPr>
        <w:autoSpaceDE w:val="0"/>
        <w:autoSpaceDN w:val="0"/>
        <w:adjustRightInd w:val="0"/>
        <w:spacing w:before="120" w:after="120" w:line="360" w:lineRule="auto"/>
        <w:rPr>
          <w:rFonts w:ascii="Times New Roman" w:hAnsi="Times New Roman" w:cs="Times New Roman"/>
          <w:sz w:val="36"/>
          <w:szCs w:val="36"/>
        </w:rPr>
      </w:pPr>
    </w:p>
    <w:p w14:paraId="0E95E5D4" w14:textId="1BBB652E" w:rsidR="00FD3E6F" w:rsidRPr="00141C6F" w:rsidRDefault="008A3AD8" w:rsidP="00C3045B">
      <w:pPr>
        <w:pStyle w:val="Heading3"/>
        <w:spacing w:before="120" w:after="120"/>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p>
    <w:p w14:paraId="03066D84" w14:textId="4F73777A" w:rsidR="006B31CE" w:rsidRPr="00141C6F" w:rsidRDefault="008A3AD8" w:rsidP="00C3045B">
      <w:pPr>
        <w:pStyle w:val="Heading3"/>
        <w:spacing w:before="120" w:after="120"/>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0C53C85B" w:rsidR="00E80AAE" w:rsidRPr="00EA3D86" w:rsidRDefault="00E80AAE"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267A3378" w14:textId="4EE29EA3" w:rsidR="003A2064" w:rsidRPr="003A2064" w:rsidRDefault="003A2064" w:rsidP="00C3045B">
      <w:pPr>
        <w:pStyle w:val="Heading1"/>
        <w:spacing w:before="120" w:after="120"/>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36148C59" w:rsidR="00BD31C2" w:rsidRDefault="0003751F" w:rsidP="00C3045B">
      <w:pPr>
        <w:pStyle w:val="Heading1"/>
        <w:spacing w:before="120" w:after="120"/>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4D58F817" w14:textId="77777777" w:rsidR="003F3EA9" w:rsidRPr="003F3EA9" w:rsidRDefault="003F3EA9" w:rsidP="00C3045B">
      <w:pPr>
        <w:spacing w:before="120" w:after="120"/>
      </w:pPr>
    </w:p>
    <w:p w14:paraId="462D6298" w14:textId="77777777" w:rsidR="003F3EA9" w:rsidRDefault="003F3EA9" w:rsidP="00C3045B">
      <w:pPr>
        <w:spacing w:before="120" w:after="120"/>
        <w:rPr>
          <w:rFonts w:ascii="Times New Roman" w:hAnsi="Times New Roman" w:cs="Times New Roman"/>
          <w:b/>
          <w:sz w:val="24"/>
          <w:szCs w:val="24"/>
        </w:rPr>
      </w:pPr>
      <w:r>
        <w:rPr>
          <w:rFonts w:ascii="Times New Roman" w:hAnsi="Times New Roman" w:cs="Times New Roman"/>
          <w:b/>
          <w:sz w:val="24"/>
          <w:szCs w:val="24"/>
        </w:rPr>
        <w:t xml:space="preserve">Paddy Cultivation in Sri Lanka </w:t>
      </w:r>
    </w:p>
    <w:p w14:paraId="562C3AE8" w14:textId="77777777" w:rsidR="003F3EA9"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C3045B">
      <w:pPr>
        <w:spacing w:before="120" w:after="120" w:line="360" w:lineRule="auto"/>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03943341" w:rsidR="003F3EA9" w:rsidRPr="007F28F4"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6DF27A8F" w14:textId="77777777" w:rsidR="003F3EA9" w:rsidRDefault="003F3EA9" w:rsidP="00C3045B">
      <w:pPr>
        <w:spacing w:before="120" w:after="120"/>
        <w:rPr>
          <w:rFonts w:ascii="Times New Roman" w:hAnsi="Times New Roman" w:cs="Times New Roman"/>
          <w:b/>
          <w:sz w:val="24"/>
          <w:szCs w:val="24"/>
        </w:rPr>
      </w:pPr>
    </w:p>
    <w:p w14:paraId="477B2E56" w14:textId="77777777" w:rsidR="008E4CAB" w:rsidRPr="00464580" w:rsidRDefault="008E4CAB" w:rsidP="008E4CAB">
      <w:pPr>
        <w:rPr>
          <w:rFonts w:ascii="Times New Roman" w:hAnsi="Times New Roman" w:cs="Times New Roman"/>
          <w:b/>
          <w:sz w:val="40"/>
          <w:szCs w:val="40"/>
        </w:rPr>
      </w:pPr>
      <w:r w:rsidRPr="000C45A5">
        <w:rPr>
          <w:rFonts w:ascii="Times New Roman" w:hAnsi="Times New Roman" w:cs="Times New Roman"/>
          <w:b/>
          <w:sz w:val="40"/>
          <w:szCs w:val="40"/>
        </w:rPr>
        <w:lastRenderedPageBreak/>
        <w:t xml:space="preserve">Constrains </w:t>
      </w:r>
      <w:r>
        <w:rPr>
          <w:rFonts w:ascii="Times New Roman" w:hAnsi="Times New Roman" w:cs="Times New Roman"/>
          <w:b/>
          <w:sz w:val="40"/>
          <w:szCs w:val="40"/>
        </w:rPr>
        <w:t>to the</w:t>
      </w:r>
      <w:r w:rsidRPr="000C45A5">
        <w:rPr>
          <w:rFonts w:ascii="Times New Roman" w:hAnsi="Times New Roman" w:cs="Times New Roman"/>
          <w:b/>
          <w:sz w:val="40"/>
          <w:szCs w:val="40"/>
        </w:rPr>
        <w:t xml:space="preserve"> Rice Cultivation in Sri Lanka</w:t>
      </w:r>
    </w:p>
    <w:p w14:paraId="5BAD6332" w14:textId="77777777" w:rsidR="008E4CAB" w:rsidRDefault="008E4CAB" w:rsidP="008E4CAB">
      <w:pPr>
        <w:spacing w:line="360" w:lineRule="auto"/>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The aggressive weeds and weedy rice considered as a very common problem found in Sri Lanka. It is serious constraint that reduced the final yield and the </w:t>
      </w:r>
      <w:r>
        <w:rPr>
          <w:rFonts w:ascii="Times New Roman" w:hAnsi="Times New Roman" w:cs="Times New Roman"/>
          <w:sz w:val="24"/>
          <w:szCs w:val="24"/>
        </w:rPr>
        <w:lastRenderedPageBreak/>
        <w:t>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2C567C01" w:rsidR="008E4CAB" w:rsidRPr="002D62B3"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w:t>
      </w:r>
      <w:r>
        <w:rPr>
          <w:rFonts w:ascii="Times New Roman" w:hAnsi="Times New Roman" w:cs="Times New Roman"/>
          <w:sz w:val="24"/>
          <w:szCs w:val="24"/>
        </w:rPr>
        <w:lastRenderedPageBreak/>
        <w:t xml:space="preserve">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432E56F" w14:textId="77777777" w:rsidR="008E4CAB" w:rsidRDefault="008E4CAB" w:rsidP="008E4CAB">
      <w:pPr>
        <w:spacing w:line="360" w:lineRule="auto"/>
        <w:rPr>
          <w:rFonts w:ascii="Times New Roman" w:hAnsi="Times New Roman" w:cs="Times New Roman"/>
          <w:b/>
          <w:sz w:val="24"/>
          <w:szCs w:val="24"/>
        </w:rPr>
      </w:pPr>
    </w:p>
    <w:p w14:paraId="232D4770" w14:textId="77777777" w:rsidR="003A2064" w:rsidRPr="003A2064" w:rsidRDefault="003A2064" w:rsidP="00C3045B">
      <w:pPr>
        <w:spacing w:before="120" w:after="120"/>
      </w:pPr>
    </w:p>
    <w:p w14:paraId="12EDAB45" w14:textId="77777777" w:rsidR="00220439" w:rsidRPr="000C45A5" w:rsidRDefault="00220439" w:rsidP="00C3045B">
      <w:pPr>
        <w:pStyle w:val="Heading2"/>
        <w:spacing w:before="120" w:after="120"/>
        <w:rPr>
          <w:rFonts w:ascii="Times New Roman" w:hAnsi="Times New Roman" w:cs="Times New Roman"/>
          <w:b/>
          <w:color w:val="auto"/>
          <w:sz w:val="40"/>
          <w:szCs w:val="40"/>
        </w:rPr>
      </w:pPr>
      <w:bookmarkStart w:id="7" w:name="_Toc529958337"/>
      <w:r w:rsidRPr="000C45A5">
        <w:rPr>
          <w:rFonts w:ascii="Times New Roman" w:hAnsi="Times New Roman" w:cs="Times New Roman"/>
          <w:b/>
          <w:color w:val="auto"/>
          <w:sz w:val="40"/>
          <w:szCs w:val="40"/>
        </w:rPr>
        <w:t>2.4 Direct seeding of Rice</w:t>
      </w:r>
      <w:bookmarkEnd w:id="7"/>
    </w:p>
    <w:p w14:paraId="42D02C64" w14:textId="77777777" w:rsidR="00220439" w:rsidRDefault="00220439" w:rsidP="00C3045B">
      <w:pPr>
        <w:spacing w:before="120" w:after="120"/>
      </w:pPr>
    </w:p>
    <w:p w14:paraId="4743C641" w14:textId="70EA57E1" w:rsidR="00220439" w:rsidRDefault="00220439" w:rsidP="00C3045B">
      <w:pPr>
        <w:widowControl w:val="0"/>
        <w:autoSpaceDE w:val="0"/>
        <w:autoSpaceDN w:val="0"/>
        <w:adjustRightInd w:val="0"/>
        <w:spacing w:before="120" w:after="12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0E1981DC"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w:t>
      </w:r>
      <w:r w:rsidRPr="00F10C68">
        <w:rPr>
          <w:rFonts w:ascii="Times New Roman" w:hAnsi="Times New Roman" w:cs="Times New Roman"/>
          <w:color w:val="000000" w:themeColor="text1"/>
          <w:sz w:val="24"/>
          <w:szCs w:val="24"/>
        </w:rPr>
        <w:lastRenderedPageBreak/>
        <w:t xml:space="preserve">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p>
    <w:p w14:paraId="3EA925E3" w14:textId="661FB2AC" w:rsidR="00220439" w:rsidRDefault="00220439" w:rsidP="00C3045B">
      <w:pPr>
        <w:spacing w:before="120" w:after="120"/>
      </w:pPr>
    </w:p>
    <w:p w14:paraId="691664D9" w14:textId="1B27B60C" w:rsidR="008D56B7" w:rsidRDefault="008D56B7" w:rsidP="00C3045B">
      <w:pPr>
        <w:spacing w:before="120" w:after="120"/>
      </w:pPr>
    </w:p>
    <w:p w14:paraId="5D7F9C56" w14:textId="3A663CBA" w:rsidR="008D56B7" w:rsidRDefault="008D56B7" w:rsidP="00C3045B">
      <w:pPr>
        <w:spacing w:before="120" w:after="120"/>
      </w:pPr>
    </w:p>
    <w:p w14:paraId="7F347106" w14:textId="77777777" w:rsidR="008D56B7" w:rsidRPr="00EB1651" w:rsidRDefault="008D56B7" w:rsidP="00C3045B">
      <w:pPr>
        <w:spacing w:before="120" w:after="120"/>
      </w:pPr>
    </w:p>
    <w:p w14:paraId="7A1F494E" w14:textId="77777777" w:rsidR="00220439" w:rsidRDefault="00220439" w:rsidP="00C3045B">
      <w:pPr>
        <w:pStyle w:val="Heading2"/>
        <w:spacing w:before="120" w:after="120"/>
        <w:rPr>
          <w:rFonts w:ascii="Times New Roman" w:hAnsi="Times New Roman" w:cs="Times New Roman"/>
          <w:b/>
          <w:color w:val="auto"/>
          <w:sz w:val="40"/>
          <w:szCs w:val="40"/>
        </w:rPr>
      </w:pPr>
      <w:bookmarkStart w:id="8" w:name="_Toc529958338"/>
      <w:r w:rsidRPr="000C45A5">
        <w:rPr>
          <w:rFonts w:ascii="Times New Roman" w:hAnsi="Times New Roman" w:cs="Times New Roman"/>
          <w:b/>
          <w:color w:val="auto"/>
          <w:sz w:val="40"/>
          <w:szCs w:val="40"/>
        </w:rPr>
        <w:lastRenderedPageBreak/>
        <w:t>2.5 Transplanting of Ric</w:t>
      </w:r>
      <w:bookmarkEnd w:id="8"/>
      <w:r>
        <w:rPr>
          <w:rFonts w:ascii="Times New Roman" w:hAnsi="Times New Roman" w:cs="Times New Roman"/>
          <w:b/>
          <w:color w:val="auto"/>
          <w:sz w:val="40"/>
          <w:szCs w:val="40"/>
        </w:rPr>
        <w:t>e</w:t>
      </w:r>
    </w:p>
    <w:p w14:paraId="1D4C3F5B" w14:textId="77777777" w:rsidR="00220439" w:rsidRDefault="00220439" w:rsidP="00C3045B">
      <w:pPr>
        <w:spacing w:before="120" w:after="120"/>
      </w:pPr>
    </w:p>
    <w:p w14:paraId="11275004" w14:textId="2F7572F7" w:rsidR="00220439" w:rsidRDefault="00220439" w:rsidP="00C3045B">
      <w:pPr>
        <w:spacing w:before="120" w:after="120"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29CE557A"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gramStart"/>
      <w:r w:rsidR="001766BB">
        <w:rPr>
          <w:rFonts w:ascii="Times New Roman" w:hAnsi="Times New Roman" w:cs="Times New Roman"/>
          <w:sz w:val="24"/>
          <w:szCs w:val="24"/>
        </w:rPr>
        <w:t>spikelet</w:t>
      </w:r>
      <w:proofErr w:type="gram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w:t>
      </w:r>
      <w:r>
        <w:rPr>
          <w:rFonts w:ascii="Times New Roman" w:hAnsi="Times New Roman" w:cs="Times New Roman"/>
          <w:sz w:val="24"/>
          <w:szCs w:val="24"/>
        </w:rPr>
        <w:lastRenderedPageBreak/>
        <w:t xml:space="preserve">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C3045B">
      <w:pPr>
        <w:spacing w:before="120" w:after="120" w:line="360" w:lineRule="auto"/>
        <w:rPr>
          <w:rFonts w:ascii="Times New Roman" w:hAnsi="Times New Roman" w:cs="Times New Roman"/>
          <w:sz w:val="24"/>
          <w:szCs w:val="24"/>
        </w:rPr>
      </w:pPr>
    </w:p>
    <w:p w14:paraId="54D3D45B" w14:textId="77777777" w:rsidR="003A0AE0" w:rsidRPr="000C45A5" w:rsidRDefault="003A0AE0" w:rsidP="003A0AE0">
      <w:pPr>
        <w:pStyle w:val="Heading3"/>
        <w:spacing w:line="360" w:lineRule="auto"/>
        <w:rPr>
          <w:rFonts w:ascii="Times New Roman" w:hAnsi="Times New Roman" w:cs="Times New Roman"/>
          <w:b/>
          <w:color w:val="auto"/>
          <w:sz w:val="40"/>
          <w:szCs w:val="40"/>
        </w:rPr>
      </w:pPr>
      <w:r w:rsidRPr="000C45A5">
        <w:rPr>
          <w:rFonts w:ascii="Times New Roman" w:hAnsi="Times New Roman" w:cs="Times New Roman"/>
          <w:b/>
          <w:color w:val="auto"/>
          <w:sz w:val="40"/>
          <w:szCs w:val="40"/>
        </w:rPr>
        <w:t>2.51Wet bed for Random transplanting</w:t>
      </w:r>
    </w:p>
    <w:p w14:paraId="5D869175" w14:textId="3D2EF89E" w:rsidR="003A0AE0" w:rsidRDefault="003A0AE0" w:rsidP="003A0AE0">
      <w:pPr>
        <w:spacing w:line="360" w:lineRule="auto"/>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Pr>
          <w:rFonts w:ascii="Times New Roman" w:hAnsi="Times New Roman" w:cs="Times New Roman"/>
          <w:sz w:val="24"/>
          <w:szCs w:val="24"/>
        </w:rPr>
        <w:lastRenderedPageBreak/>
        <w:t>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2B0D9134"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3A0AE0">
      <w:pPr>
        <w:spacing w:line="360" w:lineRule="auto"/>
        <w:rPr>
          <w:rFonts w:ascii="Times New Roman" w:hAnsi="Times New Roman" w:cs="Times New Roman"/>
          <w:sz w:val="24"/>
          <w:szCs w:val="24"/>
        </w:rPr>
      </w:pPr>
    </w:p>
    <w:p w14:paraId="0A7B9D47" w14:textId="77777777" w:rsidR="003169B8" w:rsidRDefault="003169B8" w:rsidP="003169B8">
      <w:pPr>
        <w:pStyle w:val="Heading3"/>
        <w:rPr>
          <w:rFonts w:ascii="Times New Roman" w:hAnsi="Times New Roman" w:cs="Times New Roman"/>
          <w:b/>
          <w:color w:val="auto"/>
          <w:sz w:val="40"/>
          <w:szCs w:val="40"/>
        </w:rPr>
      </w:pPr>
      <w:r w:rsidRPr="000C45A5">
        <w:rPr>
          <w:rFonts w:ascii="Times New Roman" w:hAnsi="Times New Roman" w:cs="Times New Roman"/>
          <w:b/>
          <w:color w:val="auto"/>
          <w:sz w:val="40"/>
          <w:szCs w:val="40"/>
        </w:rPr>
        <w:t>2.52 Parachute method</w:t>
      </w:r>
    </w:p>
    <w:p w14:paraId="434D765F" w14:textId="77777777" w:rsidR="003169B8" w:rsidRDefault="003169B8" w:rsidP="003169B8"/>
    <w:p w14:paraId="0DC30297" w14:textId="28919CD1" w:rsidR="003169B8" w:rsidRDefault="003169B8" w:rsidP="003169B8">
      <w:pPr>
        <w:spacing w:line="360" w:lineRule="auto"/>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3169B8">
      <w:pPr>
        <w:spacing w:line="360" w:lineRule="auto"/>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w:t>
      </w:r>
      <w:r>
        <w:lastRenderedPageBreak/>
        <w:t xml:space="preserve">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3169B8">
      <w:pPr>
        <w:spacing w:line="360" w:lineRule="auto"/>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7AB3D7E1" w14:textId="5D04B55B" w:rsidR="003169B8" w:rsidRDefault="003169B8" w:rsidP="003169B8">
      <w:pPr>
        <w:spacing w:line="360" w:lineRule="auto"/>
      </w:pPr>
      <w: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r>
        <w:t>.</w:t>
      </w:r>
    </w:p>
    <w:p w14:paraId="5FC64862" w14:textId="77777777" w:rsidR="003A0AE0" w:rsidRDefault="003A0AE0" w:rsidP="00C3045B">
      <w:pPr>
        <w:spacing w:before="120" w:after="120" w:line="360" w:lineRule="auto"/>
        <w:rPr>
          <w:rFonts w:ascii="Times New Roman" w:hAnsi="Times New Roman" w:cs="Times New Roman"/>
          <w:sz w:val="24"/>
          <w:szCs w:val="24"/>
        </w:rPr>
      </w:pPr>
    </w:p>
    <w:p w14:paraId="540F50BF" w14:textId="77777777" w:rsidR="008D56B7" w:rsidRPr="008D56B7" w:rsidRDefault="008D56B7" w:rsidP="00C3045B">
      <w:pPr>
        <w:spacing w:before="120" w:after="120" w:line="360" w:lineRule="auto"/>
        <w:rPr>
          <w:rFonts w:ascii="Times New Roman" w:hAnsi="Times New Roman" w:cs="Times New Roman"/>
          <w:sz w:val="24"/>
          <w:szCs w:val="24"/>
        </w:rPr>
      </w:pPr>
    </w:p>
    <w:p w14:paraId="2C27F92D" w14:textId="77777777" w:rsidR="000812FE" w:rsidRPr="00B32F3F" w:rsidRDefault="000812FE" w:rsidP="00C3045B">
      <w:pPr>
        <w:spacing w:before="120" w:after="120" w:line="360" w:lineRule="auto"/>
        <w:rPr>
          <w:rFonts w:ascii="Times New Roman" w:hAnsi="Times New Roman" w:cs="Times New Roman"/>
          <w:sz w:val="24"/>
          <w:szCs w:val="24"/>
        </w:rPr>
      </w:pPr>
    </w:p>
    <w:p w14:paraId="6FB383BB" w14:textId="77777777" w:rsidR="000812FE" w:rsidRDefault="000812FE" w:rsidP="00C3045B">
      <w:pPr>
        <w:pStyle w:val="Heading3"/>
        <w:spacing w:before="120" w:after="120"/>
        <w:rPr>
          <w:rFonts w:ascii="Times New Roman" w:hAnsi="Times New Roman" w:cs="Times New Roman"/>
          <w:b/>
          <w:color w:val="auto"/>
          <w:sz w:val="40"/>
          <w:szCs w:val="40"/>
        </w:rPr>
      </w:pPr>
      <w:r w:rsidRPr="000C45A5">
        <w:rPr>
          <w:rFonts w:ascii="Times New Roman" w:hAnsi="Times New Roman" w:cs="Times New Roman"/>
          <w:b/>
          <w:color w:val="auto"/>
          <w:sz w:val="40"/>
          <w:szCs w:val="40"/>
        </w:rPr>
        <w:t>2.53 Mechanical transplanting</w:t>
      </w:r>
    </w:p>
    <w:p w14:paraId="54D19EDC" w14:textId="77777777" w:rsidR="000812FE" w:rsidRDefault="000812FE" w:rsidP="00C3045B">
      <w:pPr>
        <w:spacing w:before="120" w:after="120"/>
      </w:pPr>
    </w:p>
    <w:p w14:paraId="08C83691" w14:textId="494B4918" w:rsidR="000812FE" w:rsidRDefault="000812FE" w:rsidP="00C3045B">
      <w:pPr>
        <w:spacing w:before="120" w:after="120" w:line="360" w:lineRule="auto"/>
        <w:rPr>
          <w:rFonts w:ascii="Times New Roman" w:hAnsi="Times New Roman" w:cs="Times New Roman"/>
          <w:sz w:val="24"/>
          <w:szCs w:val="24"/>
        </w:rPr>
      </w:pPr>
      <w:r w:rsidRPr="005E0AD0">
        <w:rPr>
          <w:rFonts w:ascii="Times New Roman" w:hAnsi="Times New Roman" w:cs="Times New Roman"/>
          <w:sz w:val="24"/>
          <w:szCs w:val="24"/>
        </w:rPr>
        <w:lastRenderedPageBreak/>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Islam et al., 2016; Rickman et al., 2015)","plainTextFormattedCitation":"(Gaikwad et al., 2015; Islam et al., 2016; Rickman et al., 2015)","previouslyFormattedCitation":"(Gaikwad et al., 2015;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Gaikwad et al., 2015;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C3045B">
      <w:pPr>
        <w:spacing w:before="120" w:after="120" w:line="360" w:lineRule="auto"/>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 Islam and Khan, 2017)","plainTextFormattedCitation":"(Islam et al., 2016; Islam and Khan, 2017)","previouslyFormattedCitation":"(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B32AF6">
        <w:rPr>
          <w:rFonts w:ascii="Times New Roman" w:hAnsi="Times New Roman" w:cs="Times New Roman"/>
          <w:noProof/>
          <w:sz w:val="24"/>
          <w:szCs w:val="24"/>
        </w:rPr>
        <w:t>(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09B82EB4"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sidR="002A61FD">
        <w:rPr>
          <w:rFonts w:ascii="Times New Roman" w:hAnsi="Times New Roman" w:cs="Times New Roman"/>
          <w:sz w:val="24"/>
          <w:szCs w:val="24"/>
        </w:rPr>
        <w:t xml:space="preserve">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 xml:space="preserve">(Columbia and Division, 2013; Gaikwad et al., 2015; Hayleys empowers greater productivity </w:t>
      </w:r>
      <w:r w:rsidRPr="00482E1F">
        <w:rPr>
          <w:rFonts w:ascii="Times New Roman" w:hAnsi="Times New Roman" w:cs="Times New Roman"/>
          <w:noProof/>
          <w:sz w:val="24"/>
          <w:szCs w:val="24"/>
        </w:rPr>
        <w:lastRenderedPageBreak/>
        <w:t>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C3045B">
      <w:pPr>
        <w:spacing w:before="120" w:after="120" w:line="360" w:lineRule="auto"/>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6AD09A07" w14:textId="4216EF3D" w:rsidR="000812FE" w:rsidRDefault="000812FE" w:rsidP="000812FE"/>
    <w:p w14:paraId="04E4D905" w14:textId="48327432" w:rsidR="003D2578" w:rsidRDefault="003D2578" w:rsidP="000812FE"/>
    <w:p w14:paraId="52A08A17" w14:textId="73DE6BB8" w:rsidR="003D2578" w:rsidRDefault="003D2578" w:rsidP="000812FE"/>
    <w:p w14:paraId="36D76A1B" w14:textId="010E55D2" w:rsidR="003D2578" w:rsidRDefault="003D2578" w:rsidP="000812FE"/>
    <w:p w14:paraId="1DFEFBC2" w14:textId="1B9DC05E" w:rsidR="003D2578" w:rsidRPr="00E410DD" w:rsidRDefault="00E410DD" w:rsidP="000812FE">
      <w:pPr>
        <w:rPr>
          <w:b/>
          <w:sz w:val="32"/>
          <w:szCs w:val="32"/>
        </w:rPr>
      </w:pPr>
      <w:r w:rsidRPr="00E410DD">
        <w:rPr>
          <w:b/>
          <w:sz w:val="32"/>
          <w:szCs w:val="32"/>
        </w:rPr>
        <w:t>2.532 Problems with Mechanical Transplanting in Sri Lanka</w:t>
      </w:r>
    </w:p>
    <w:p w14:paraId="414E6D16" w14:textId="77777777" w:rsidR="003D2578" w:rsidRDefault="003D2578" w:rsidP="000812FE"/>
    <w:p w14:paraId="2237E82D" w14:textId="55D2D64C" w:rsidR="003D2578" w:rsidRDefault="003D2578" w:rsidP="000812FE"/>
    <w:p w14:paraId="3F6B68FF"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6A7C1C6"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w:t>
      </w:r>
      <w:r>
        <w:rPr>
          <w:rFonts w:ascii="Times New Roman" w:hAnsi="Times New Roman" w:cs="Times New Roman"/>
          <w:sz w:val="24"/>
          <w:szCs w:val="24"/>
        </w:rPr>
        <w:lastRenderedPageBreak/>
        <w:t xml:space="preserve">days in the year. Some farmers are willing to use the mechanical transplanter in hire basis rather than buying a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Pr>
          <w:rFonts w:ascii="Times New Roman" w:hAnsi="Times New Roman" w:cs="Times New Roman"/>
          <w:sz w:val="24"/>
          <w:szCs w:val="24"/>
        </w:rPr>
        <w:fldChar w:fldCharType="separate"/>
      </w:r>
      <w:r w:rsidRPr="007F6A67">
        <w:rPr>
          <w:rFonts w:ascii="Times New Roman" w:hAnsi="Times New Roman" w:cs="Times New Roman"/>
          <w:noProof/>
          <w:sz w:val="24"/>
          <w:szCs w:val="24"/>
        </w:rPr>
        <w:t>(Guru et al., 2018; Pradhan and Mohanty, 2014; “Present Status of Rice Transplanter Use for Paddy Cultivation in Bangladesh,” 2013)</w:t>
      </w:r>
      <w:r>
        <w:rPr>
          <w:rFonts w:ascii="Times New Roman" w:hAnsi="Times New Roman" w:cs="Times New Roman"/>
          <w:sz w:val="24"/>
          <w:szCs w:val="24"/>
        </w:rPr>
        <w:fldChar w:fldCharType="end"/>
      </w:r>
      <w:r>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Pr>
          <w:rFonts w:ascii="Times New Roman" w:hAnsi="Times New Roman" w:cs="Times New Roman"/>
          <w:sz w:val="24"/>
          <w:szCs w:val="24"/>
        </w:rPr>
        <w:fldChar w:fldCharType="separate"/>
      </w:r>
      <w:r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C1992E"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4F6BC9">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6A1E41CA" w14:textId="1EB343A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923EFC" w:rsidRPr="00923EFC">
        <w:rPr>
          <w:rFonts w:ascii="Times New Roman" w:hAnsi="Times New Roman" w:cs="Times New Roman"/>
          <w:noProof/>
          <w:sz w:val="24"/>
          <w:szCs w:val="24"/>
        </w:rPr>
        <w:t>(A. K. M. S. Islam et al., 2015;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lack of </w:t>
      </w:r>
      <w:r>
        <w:rPr>
          <w:rFonts w:ascii="Times New Roman" w:hAnsi="Times New Roman" w:cs="Times New Roman"/>
          <w:sz w:val="24"/>
          <w:szCs w:val="24"/>
        </w:rPr>
        <w:lastRenderedPageBreak/>
        <w:t xml:space="preserve">technical knowledge. The preparation of mat type nurseries is complex process with high labor intensity which accounts for about 40% of the total energy requirement of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A95659">
        <w:rPr>
          <w:rFonts w:ascii="Times New Roman" w:hAnsi="Times New Roman" w:cs="Times New Roman"/>
          <w:noProof/>
          <w:sz w:val="24"/>
          <w:szCs w:val="24"/>
        </w:rPr>
        <w:t>(Baruah et al., 2001; 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25CED88C"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easy to handle as compatible with size of the feeding tray in the machine is introduce as introduced recently still not popular among the farmer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452333">
        <w:rPr>
          <w:rFonts w:ascii="Times New Roman" w:hAnsi="Times New Roman" w:cs="Times New Roman"/>
          <w:noProof/>
          <w:sz w:val="24"/>
          <w:szCs w:val="24"/>
        </w:rPr>
        <w:t>(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B56377F" w14:textId="2B7A75F8"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BE1CD8">
        <w:rPr>
          <w:rFonts w:ascii="Times New Roman" w:hAnsi="Times New Roman" w:cs="Times New Roman"/>
          <w:noProof/>
          <w:sz w:val="24"/>
          <w:szCs w:val="24"/>
        </w:rPr>
        <w:t>(Farooq et al., 2001; Guru et al., 2018; IRRI-PAK Agri. Machinery Program, 1978; Khan et al., 197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59BC54D" w14:textId="77777777" w:rsidR="003D2578" w:rsidRDefault="003D2578" w:rsidP="003D2578">
      <w:pPr>
        <w:spacing w:line="360" w:lineRule="auto"/>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Illangakoon et al., 2017; “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Agriculture et al., 2015; Mahbubur Rashi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ECDD5C" w14:textId="77777777" w:rsidR="003D2578" w:rsidRDefault="003D2578" w:rsidP="003D2578">
      <w:pPr>
        <w:spacing w:line="360" w:lineRule="auto"/>
        <w:rPr>
          <w:rFonts w:ascii="Times New Roman" w:hAnsi="Times New Roman" w:cs="Times New Roman"/>
          <w:sz w:val="24"/>
          <w:szCs w:val="24"/>
        </w:rPr>
      </w:pPr>
    </w:p>
    <w:p w14:paraId="1473F42F" w14:textId="77777777" w:rsidR="003D2578" w:rsidRDefault="003D2578" w:rsidP="000812FE"/>
    <w:p w14:paraId="4E2446E0" w14:textId="77777777" w:rsidR="003A0AE0" w:rsidRDefault="003A0AE0" w:rsidP="000812FE"/>
    <w:p w14:paraId="7AAFB706" w14:textId="77777777" w:rsidR="003A0AE0" w:rsidRPr="0017410B" w:rsidRDefault="003A0AE0" w:rsidP="003A0AE0">
      <w:pPr>
        <w:spacing w:before="120" w:after="120" w:line="360" w:lineRule="auto"/>
        <w:rPr>
          <w:rFonts w:ascii="Times New Roman" w:hAnsi="Times New Roman" w:cs="Times New Roman"/>
          <w:b/>
          <w:sz w:val="36"/>
          <w:szCs w:val="36"/>
        </w:rPr>
      </w:pPr>
      <w:r w:rsidRPr="0017410B">
        <w:rPr>
          <w:rFonts w:ascii="Times New Roman" w:hAnsi="Times New Roman" w:cs="Times New Roman"/>
          <w:b/>
          <w:sz w:val="36"/>
          <w:szCs w:val="36"/>
        </w:rPr>
        <w:t>2.6 Seeding rate</w:t>
      </w:r>
    </w:p>
    <w:p w14:paraId="420D4E80" w14:textId="77777777"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13895EF1" w14:textId="65E313B6"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 </w:t>
      </w:r>
      <w:r w:rsidR="0026135F">
        <w:rPr>
          <w:rFonts w:ascii="Times New Roman" w:hAnsi="Times New Roman" w:cs="Times New Roman"/>
          <w:sz w:val="24"/>
          <w:szCs w:val="24"/>
        </w:rPr>
        <w:t xml:space="preserve">The method of crop establishment preferred by the farmers has an direct impact on the seeding rate as it changes accordingly </w:t>
      </w:r>
      <w:r w:rsidR="0026135F">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Bautista and Javier, 2008)</w:t>
      </w:r>
      <w:r w:rsidR="0026135F">
        <w:rPr>
          <w:rFonts w:ascii="Times New Roman" w:hAnsi="Times New Roman" w:cs="Times New Roman"/>
          <w:sz w:val="24"/>
          <w:szCs w:val="24"/>
        </w:rPr>
        <w:fldChar w:fldCharType="end"/>
      </w:r>
      <w:r w:rsidR="0026135F">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sidR="00923EFC">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00923EFC" w:rsidRPr="00923EFC">
        <w:rPr>
          <w:rFonts w:ascii="Times New Roman" w:hAnsi="Times New Roman" w:cs="Times New Roman"/>
          <w:noProof/>
          <w:sz w:val="24"/>
          <w:szCs w:val="24"/>
        </w:rPr>
        <w:t>(A. K. M.S. Islam et al., 2015; Islam and Khan, 2017)</w:t>
      </w:r>
      <w:r>
        <w:rPr>
          <w:rFonts w:ascii="Times New Roman" w:hAnsi="Times New Roman" w:cs="Times New Roman"/>
          <w:b/>
          <w:sz w:val="24"/>
          <w:szCs w:val="24"/>
        </w:rPr>
        <w:fldChar w:fldCharType="end"/>
      </w:r>
      <w:r w:rsidR="0026135F">
        <w:rPr>
          <w:rFonts w:ascii="Times New Roman" w:hAnsi="Times New Roman" w:cs="Times New Roman"/>
          <w:b/>
          <w:sz w:val="24"/>
          <w:szCs w:val="24"/>
        </w:rPr>
        <w:t>.</w:t>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A. K. M.S. Islam et al., 2015; Islam and Khan, 2017)","plainTextFormattedCitation":"(Alizadeh et al., 2011; Columbia and Division, 2013; Islam et al., 2016; A. K. M.S. Islam et al., 2015; Islam and Khan, 2017)","previouslyFormattedCitation":"(Alizadeh et al., 2011; Columbia and Division, 2013; Islam et al., 2016,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00923EFC" w:rsidRPr="00923EFC">
        <w:rPr>
          <w:rFonts w:ascii="Times New Roman" w:hAnsi="Times New Roman" w:cs="Times New Roman"/>
          <w:noProof/>
          <w:sz w:val="24"/>
          <w:szCs w:val="24"/>
        </w:rPr>
        <w:t>(Alizadeh et al., 2011; Columbia and Division, 2013; Islam et al., 2016; A. K. M.S. Islam et al., 2015; Islam and Khan, 2017)</w:t>
      </w:r>
      <w:r>
        <w:rPr>
          <w:rFonts w:ascii="Times New Roman" w:hAnsi="Times New Roman" w:cs="Times New Roman"/>
          <w:sz w:val="24"/>
          <w:szCs w:val="24"/>
        </w:rPr>
        <w:fldChar w:fldCharType="end"/>
      </w:r>
    </w:p>
    <w:p w14:paraId="180C003F" w14:textId="77777777"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72294F" w14:textId="67CE8C94"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 xml:space="preserve">(Lal and Roy, 1996; Panda et al., </w:t>
      </w:r>
      <w:r w:rsidRPr="004B4548">
        <w:rPr>
          <w:rFonts w:ascii="Times New Roman" w:hAnsi="Times New Roman" w:cs="Times New Roman"/>
          <w:noProof/>
          <w:sz w:val="24"/>
          <w:szCs w:val="24"/>
        </w:rPr>
        <w:lastRenderedPageBreak/>
        <w:t>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79A78CEB" w14:textId="77777777" w:rsidR="003A0AE0" w:rsidRDefault="003A0AE0" w:rsidP="003A0AE0">
      <w:pPr>
        <w:spacing w:before="120" w:after="120" w:line="360" w:lineRule="auto"/>
        <w:rPr>
          <w:rFonts w:ascii="Times New Roman" w:hAnsi="Times New Roman" w:cs="Times New Roman"/>
          <w:sz w:val="24"/>
          <w:szCs w:val="24"/>
        </w:rPr>
      </w:pPr>
    </w:p>
    <w:p w14:paraId="6B879024" w14:textId="179041E1" w:rsidR="00220439" w:rsidRDefault="00220439" w:rsidP="00220439"/>
    <w:p w14:paraId="632310BB" w14:textId="77777777" w:rsidR="0079584C" w:rsidRDefault="0079584C" w:rsidP="0079584C">
      <w:pPr>
        <w:spacing w:after="120" w:line="360" w:lineRule="auto"/>
        <w:rPr>
          <w:rFonts w:ascii="Times New Roman" w:hAnsi="Times New Roman" w:cs="Times New Roman"/>
          <w:sz w:val="36"/>
          <w:szCs w:val="36"/>
        </w:rPr>
      </w:pPr>
      <w:r w:rsidRPr="0079584C">
        <w:rPr>
          <w:rFonts w:ascii="Times New Roman" w:hAnsi="Times New Roman" w:cs="Times New Roman"/>
          <w:sz w:val="36"/>
          <w:szCs w:val="36"/>
        </w:rPr>
        <w:t>2.531 Transplanter</w:t>
      </w:r>
      <w:r w:rsidRPr="0079584C">
        <w:rPr>
          <w:rFonts w:ascii="Times New Roman" w:hAnsi="Times New Roman" w:cs="Times New Roman"/>
          <w:sz w:val="36"/>
          <w:szCs w:val="36"/>
        </w:rPr>
        <w:t xml:space="preserve"> </w:t>
      </w:r>
    </w:p>
    <w:p w14:paraId="56E01A47" w14:textId="20C93C82" w:rsidR="0079584C" w:rsidRDefault="0079584C" w:rsidP="0079584C">
      <w:pPr>
        <w:spacing w:after="120" w:line="360" w:lineRule="auto"/>
        <w:rPr>
          <w:rFonts w:ascii="Times New Roman" w:hAnsi="Times New Roman" w:cs="Times New Roman"/>
          <w:sz w:val="24"/>
          <w:szCs w:val="24"/>
        </w:rPr>
      </w:pPr>
      <w:bookmarkStart w:id="9" w:name="_GoBack"/>
      <w:bookmarkEnd w:id="9"/>
      <w:r w:rsidRPr="002C1256">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2C1256">
        <w:rPr>
          <w:rFonts w:ascii="Times New Roman" w:hAnsi="Times New Roman" w:cs="Times New Roman"/>
          <w:sz w:val="24"/>
          <w:szCs w:val="24"/>
        </w:rPr>
        <w:fldChar w:fldCharType="begin" w:fldLock="1"/>
      </w:r>
      <w:r w:rsidRPr="002C1256">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Gaikwad et al., 2015; “Present status of Rice Transplanter use for Paddy Cultivation in Bangladesh,” 2013)</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w:t>
      </w:r>
      <w:r>
        <w:rPr>
          <w:rFonts w:ascii="Times New Roman" w:hAnsi="Times New Roman" w:cs="Times New Roman"/>
          <w:sz w:val="24"/>
          <w:szCs w:val="24"/>
        </w:rPr>
        <w:t>transplanter pegged</w:t>
      </w:r>
      <w:r w:rsidRPr="002C1256">
        <w:rPr>
          <w:rFonts w:ascii="Times New Roman" w:hAnsi="Times New Roman" w:cs="Times New Roman"/>
          <w:sz w:val="24"/>
          <w:szCs w:val="24"/>
        </w:rPr>
        <w:t xml:space="preserve"> the rice </w:t>
      </w:r>
      <w:r>
        <w:rPr>
          <w:rFonts w:ascii="Times New Roman" w:hAnsi="Times New Roman" w:cs="Times New Roman"/>
          <w:sz w:val="24"/>
          <w:szCs w:val="24"/>
        </w:rPr>
        <w:t>seedlings</w:t>
      </w:r>
      <w:r w:rsidRPr="002C1256">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2C1256">
        <w:rPr>
          <w:rFonts w:ascii="Times New Roman" w:hAnsi="Times New Roman" w:cs="Times New Roman"/>
          <w:sz w:val="24"/>
          <w:szCs w:val="24"/>
        </w:rPr>
        <w:t xml:space="preserve">puddled soil according to the planting depth, fixed between row space in the machine, with in row space, number of seedlings dispersed per hill as adjusted by the operator by giving a uniform plant stand </w:t>
      </w:r>
      <w:r w:rsidRPr="002C125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Hayleys empowers greater productivity via mechanised rice transplanter | FT Online,” 2013; Singh and Rao, 2010)</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w:t>
      </w:r>
    </w:p>
    <w:p w14:paraId="6E5CEEE1" w14:textId="77777777" w:rsidR="0079584C" w:rsidRDefault="0079584C" w:rsidP="0079584C">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Das, 2012)</w:t>
      </w:r>
      <w:r>
        <w:rPr>
          <w:rFonts w:ascii="Times New Roman" w:hAnsi="Times New Roman" w:cs="Times New Roman"/>
          <w:sz w:val="24"/>
          <w:szCs w:val="24"/>
        </w:rPr>
        <w:fldChar w:fldCharType="end"/>
      </w:r>
      <w:r>
        <w:rPr>
          <w:rFonts w:ascii="Times New Roman" w:hAnsi="Times New Roman" w:cs="Times New Roman"/>
          <w:sz w:val="24"/>
          <w:szCs w:val="24"/>
        </w:rPr>
        <w:t xml:space="preserve">. The rice transplanters are first introduced at 1960 by the Ja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w:t>
      </w:r>
      <w:r>
        <w:rPr>
          <w:rFonts w:ascii="Times New Roman" w:hAnsi="Times New Roman" w:cs="Times New Roman"/>
          <w:sz w:val="24"/>
          <w:szCs w:val="24"/>
        </w:rPr>
        <w:lastRenderedPageBreak/>
        <w:t xml:space="preserve">for transplanting in the so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Pradhan and Mohanty, 2014)</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w:t>
      </w:r>
    </w:p>
    <w:p w14:paraId="7E452CD0" w14:textId="77777777" w:rsidR="0079584C" w:rsidRDefault="0079584C" w:rsidP="0079584C">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Pr>
          <w:rFonts w:ascii="Times New Roman" w:hAnsi="Times New Roman" w:cs="Times New Roman"/>
          <w:sz w:val="24"/>
          <w:szCs w:val="24"/>
        </w:rPr>
        <w:t>inorder</w:t>
      </w:r>
      <w:proofErr w:type="spellEnd"/>
      <w:r>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Islam et al., 2016; Tripathi et al., 2004)","plainTextFormattedCitation":"(Islam et al., 2016; Tripathi et al., 2004)","previouslyFormattedCitation":"(Islam et al., 2016; Tripathi et al., 2004)"},"properties":{"noteIndex":0},"schema":"https://github.com/citation-style-language/schema/raw/master/csl-citation.json"}</w:instrText>
      </w:r>
      <w:r>
        <w:rPr>
          <w:rFonts w:ascii="Times New Roman" w:hAnsi="Times New Roman" w:cs="Times New Roman"/>
          <w:sz w:val="24"/>
          <w:szCs w:val="24"/>
        </w:rPr>
        <w:fldChar w:fldCharType="separate"/>
      </w:r>
      <w:r w:rsidRPr="003E54CB">
        <w:rPr>
          <w:rFonts w:ascii="Times New Roman" w:hAnsi="Times New Roman" w:cs="Times New Roman"/>
          <w:noProof/>
          <w:sz w:val="24"/>
          <w:szCs w:val="24"/>
        </w:rPr>
        <w:t>(Islam et al., 2016; Tripathi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Pr>
          <w:rFonts w:ascii="Times New Roman" w:hAnsi="Times New Roman" w:cs="Times New Roman"/>
          <w:sz w:val="24"/>
          <w:szCs w:val="24"/>
        </w:rPr>
        <w:fldChar w:fldCharType="separate"/>
      </w:r>
      <w:r w:rsidRPr="00562528">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Pr>
          <w:rFonts w:ascii="Times New Roman" w:hAnsi="Times New Roman" w:cs="Times New Roman"/>
          <w:sz w:val="24"/>
          <w:szCs w:val="24"/>
        </w:rPr>
        <w:fldChar w:fldCharType="end"/>
      </w:r>
      <w:r>
        <w:rPr>
          <w:rFonts w:ascii="Times New Roman" w:hAnsi="Times New Roman" w:cs="Times New Roman"/>
          <w:sz w:val="24"/>
          <w:szCs w:val="24"/>
        </w:rPr>
        <w:t>.</w:t>
      </w:r>
    </w:p>
    <w:p w14:paraId="3ED52A2A" w14:textId="77777777" w:rsidR="0079584C" w:rsidRPr="002C1256" w:rsidRDefault="0079584C" w:rsidP="0079584C">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Pr>
          <w:rFonts w:ascii="Times New Roman" w:hAnsi="Times New Roman" w:cs="Times New Roman"/>
          <w:sz w:val="24"/>
          <w:szCs w:val="24"/>
        </w:rPr>
        <w:fldChar w:fldCharType="separate"/>
      </w:r>
      <w:r w:rsidRPr="00BD6F4C">
        <w:rPr>
          <w:rFonts w:ascii="Times New Roman" w:hAnsi="Times New Roman" w:cs="Times New Roman"/>
          <w:noProof/>
          <w:sz w:val="24"/>
          <w:szCs w:val="24"/>
        </w:rPr>
        <w:t>(Vasudev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Pr>
          <w:rFonts w:ascii="Times New Roman" w:hAnsi="Times New Roman" w:cs="Times New Roman"/>
          <w:sz w:val="24"/>
          <w:szCs w:val="24"/>
        </w:rPr>
        <w:fldChar w:fldCharType="separate"/>
      </w:r>
      <w:r w:rsidRPr="003B15A4">
        <w:rPr>
          <w:rFonts w:ascii="Times New Roman" w:hAnsi="Times New Roman" w:cs="Times New Roman"/>
          <w:noProof/>
          <w:sz w:val="24"/>
          <w:szCs w:val="24"/>
        </w:rPr>
        <w:t>(Manes et al., 2013)</w:t>
      </w:r>
      <w:r>
        <w:rPr>
          <w:rFonts w:ascii="Times New Roman" w:hAnsi="Times New Roman" w:cs="Times New Roman"/>
          <w:sz w:val="24"/>
          <w:szCs w:val="24"/>
        </w:rPr>
        <w:fldChar w:fldCharType="end"/>
      </w:r>
      <w:r>
        <w:rPr>
          <w:rFonts w:ascii="Times New Roman" w:hAnsi="Times New Roman" w:cs="Times New Roman"/>
          <w:sz w:val="24"/>
          <w:szCs w:val="24"/>
        </w:rPr>
        <w:t>. The self-propelled walk behind type 6 row and 8 row transplanters are able to reduce the labor intensity in to a large extent. But these transplanters can performs well under the large-scale farms and the purchasing cost of these machines are also high. The four row self-</w:t>
      </w:r>
      <w:r>
        <w:rPr>
          <w:rFonts w:ascii="Times New Roman" w:hAnsi="Times New Roman" w:cs="Times New Roman"/>
          <w:sz w:val="24"/>
          <w:szCs w:val="24"/>
        </w:rPr>
        <w:lastRenderedPageBreak/>
        <w:t xml:space="preserve">propelled walk behind transplanter has become more popular among the farmers in Asian countries as it is most suitable for small size lands and affordable for the small margin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Pr>
          <w:rFonts w:ascii="Times New Roman" w:hAnsi="Times New Roman" w:cs="Times New Roman"/>
          <w:sz w:val="24"/>
          <w:szCs w:val="24"/>
        </w:rPr>
        <w:fldChar w:fldCharType="separate"/>
      </w:r>
      <w:r w:rsidRPr="002E480C">
        <w:rPr>
          <w:rFonts w:ascii="Times New Roman" w:hAnsi="Times New Roman" w:cs="Times New Roman"/>
          <w:noProof/>
          <w:sz w:val="24"/>
          <w:szCs w:val="24"/>
        </w:rPr>
        <w:t>(Gaikwar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operties":{"noteIndex":0},"schema":"https://github.com/citation-style-language/schema/raw/master/csl-citation.json"}</w:instrText>
      </w:r>
      <w:r>
        <w:rPr>
          <w:rFonts w:ascii="Times New Roman" w:hAnsi="Times New Roman" w:cs="Times New Roman"/>
          <w:sz w:val="24"/>
          <w:szCs w:val="24"/>
        </w:rPr>
        <w:fldChar w:fldCharType="separate"/>
      </w:r>
      <w:r w:rsidRPr="00D0623C">
        <w:rPr>
          <w:rFonts w:ascii="Times New Roman" w:hAnsi="Times New Roman" w:cs="Times New Roman"/>
          <w:noProof/>
          <w:sz w:val="24"/>
          <w:szCs w:val="24"/>
        </w:rPr>
        <w:t>(Murumkar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3EEE25E9" w14:textId="51312752" w:rsidR="00923EFC" w:rsidRDefault="00923EFC" w:rsidP="00220439"/>
    <w:p w14:paraId="65BE6029" w14:textId="537BE9E6" w:rsidR="00923EFC" w:rsidRDefault="00923EFC" w:rsidP="00220439"/>
    <w:p w14:paraId="53C8F0B3" w14:textId="5EC6DC31" w:rsidR="00923EFC" w:rsidRDefault="00923EFC" w:rsidP="00220439"/>
    <w:p w14:paraId="0DFA237D" w14:textId="50302429" w:rsidR="00923EFC" w:rsidRDefault="00923EFC" w:rsidP="00220439"/>
    <w:p w14:paraId="61E82A1C" w14:textId="22A45F9F" w:rsidR="00923EFC" w:rsidRDefault="00923EFC" w:rsidP="00220439"/>
    <w:p w14:paraId="16F51C5F" w14:textId="544E3889" w:rsidR="00923EFC" w:rsidRDefault="00923EFC" w:rsidP="00220439"/>
    <w:p w14:paraId="57DBB94F" w14:textId="2360E7DD" w:rsidR="00923EFC" w:rsidRDefault="00923EFC" w:rsidP="00220439"/>
    <w:p w14:paraId="57ABCCCB" w14:textId="74DC7AD5" w:rsidR="00923EFC" w:rsidRDefault="00923EFC" w:rsidP="00220439"/>
    <w:p w14:paraId="49613D95" w14:textId="32844EE0" w:rsidR="00923EFC" w:rsidRDefault="00923EFC" w:rsidP="00220439"/>
    <w:p w14:paraId="18D2C7BC" w14:textId="69454166" w:rsidR="00923EFC" w:rsidRDefault="00923EFC" w:rsidP="00220439"/>
    <w:p w14:paraId="20EAD88C" w14:textId="6C823B50" w:rsidR="00923EFC" w:rsidRDefault="00923EFC" w:rsidP="00220439"/>
    <w:p w14:paraId="5B2A5EB4" w14:textId="037FF5F0" w:rsidR="00923EFC" w:rsidRDefault="00923EFC" w:rsidP="00220439"/>
    <w:p w14:paraId="5F0AA3CB" w14:textId="363A9803" w:rsidR="00923EFC" w:rsidRDefault="00923EFC" w:rsidP="00220439"/>
    <w:p w14:paraId="00E668D6" w14:textId="225080A2" w:rsidR="00923EFC" w:rsidRDefault="00923EFC" w:rsidP="00220439"/>
    <w:p w14:paraId="056384BF" w14:textId="55E853B6" w:rsidR="00923EFC" w:rsidRDefault="00923EFC" w:rsidP="00220439"/>
    <w:p w14:paraId="4CE057C7" w14:textId="5594499B" w:rsidR="00923EFC" w:rsidRDefault="00923EFC" w:rsidP="00220439"/>
    <w:p w14:paraId="34D890C2" w14:textId="733626F5" w:rsidR="00923EFC" w:rsidRDefault="00923EFC" w:rsidP="00220439"/>
    <w:p w14:paraId="7F8185F4" w14:textId="26FCD2B6" w:rsidR="00923EFC" w:rsidRDefault="00923EFC" w:rsidP="00220439"/>
    <w:p w14:paraId="4C2C4757" w14:textId="59B9A96C" w:rsidR="00923EFC" w:rsidRDefault="00923EFC" w:rsidP="00220439"/>
    <w:p w14:paraId="42A585C0" w14:textId="6308F7B5" w:rsidR="00923EFC" w:rsidRDefault="00923EFC" w:rsidP="00220439"/>
    <w:p w14:paraId="6A13B63D" w14:textId="11433A0C" w:rsidR="00923EFC" w:rsidRDefault="00923EFC" w:rsidP="00220439"/>
    <w:p w14:paraId="5B16A9D0" w14:textId="0F7D6708" w:rsidR="00923EFC" w:rsidRDefault="00923EFC" w:rsidP="00220439"/>
    <w:p w14:paraId="58E668E9" w14:textId="1A5385AB" w:rsidR="00923EFC" w:rsidRDefault="00923EFC" w:rsidP="00220439"/>
    <w:p w14:paraId="113BAE7E" w14:textId="77777777" w:rsidR="00923EFC" w:rsidRDefault="00923EFC" w:rsidP="00220439"/>
    <w:p w14:paraId="4AB1B86D" w14:textId="4ADEEF67" w:rsidR="00220439" w:rsidRDefault="00220439" w:rsidP="00220439">
      <w:pPr>
        <w:rPr>
          <w:color w:val="FF0000"/>
        </w:rPr>
      </w:pPr>
    </w:p>
    <w:p w14:paraId="67353F6C" w14:textId="00CF0029" w:rsidR="004F1D48" w:rsidRDefault="004F1D48" w:rsidP="00220439">
      <w:pPr>
        <w:rPr>
          <w:color w:val="FF0000"/>
        </w:rPr>
      </w:pPr>
    </w:p>
    <w:p w14:paraId="2045C3EB" w14:textId="2F79C97E" w:rsidR="004F1D48" w:rsidRDefault="004F1D48" w:rsidP="00220439">
      <w:pPr>
        <w:rPr>
          <w:color w:val="FF0000"/>
        </w:rPr>
      </w:pPr>
    </w:p>
    <w:p w14:paraId="6E33B1D0" w14:textId="50396240" w:rsidR="004F1D48" w:rsidRDefault="004F1D48" w:rsidP="00220439">
      <w:pPr>
        <w:rPr>
          <w:color w:val="FF0000"/>
        </w:rPr>
      </w:pPr>
    </w:p>
    <w:p w14:paraId="447AFFDA" w14:textId="3DB6166D" w:rsidR="004F1D48" w:rsidRDefault="004F1D48" w:rsidP="00220439">
      <w:pPr>
        <w:rPr>
          <w:color w:val="FF0000"/>
        </w:rPr>
      </w:pPr>
    </w:p>
    <w:p w14:paraId="0D873156" w14:textId="167C6CA3" w:rsidR="004F1D48" w:rsidRDefault="004F1D48" w:rsidP="00220439">
      <w:pPr>
        <w:rPr>
          <w:color w:val="FF0000"/>
        </w:rPr>
      </w:pPr>
    </w:p>
    <w:p w14:paraId="3E606C20" w14:textId="1420E956" w:rsidR="004F1D48" w:rsidRDefault="004F1D48" w:rsidP="00220439">
      <w:pPr>
        <w:rPr>
          <w:color w:val="FF0000"/>
        </w:rPr>
      </w:pPr>
    </w:p>
    <w:p w14:paraId="4DA43653" w14:textId="2FC4DCD4" w:rsidR="004F1D48" w:rsidRDefault="004F1D48" w:rsidP="00220439">
      <w:pPr>
        <w:rPr>
          <w:color w:val="FF0000"/>
        </w:rPr>
      </w:pPr>
    </w:p>
    <w:p w14:paraId="2E588037" w14:textId="143B9799" w:rsidR="004F1D48" w:rsidRDefault="004F1D48" w:rsidP="00220439">
      <w:pPr>
        <w:rPr>
          <w:color w:val="FF0000"/>
        </w:rPr>
      </w:pPr>
    </w:p>
    <w:p w14:paraId="4D338559" w14:textId="4C8F8D16" w:rsidR="004F1D48" w:rsidRDefault="004F1D48" w:rsidP="00220439">
      <w:pPr>
        <w:rPr>
          <w:color w:val="FF0000"/>
        </w:rPr>
      </w:pPr>
    </w:p>
    <w:p w14:paraId="3A245218" w14:textId="1E6E390A" w:rsidR="004F1D48" w:rsidRDefault="004F1D48" w:rsidP="00220439">
      <w:pPr>
        <w:rPr>
          <w:color w:val="FF0000"/>
        </w:rPr>
      </w:pPr>
    </w:p>
    <w:p w14:paraId="058EF1B4" w14:textId="57DB3B4A" w:rsidR="004F1D48" w:rsidRDefault="004F1D48" w:rsidP="00220439">
      <w:pPr>
        <w:rPr>
          <w:color w:val="FF0000"/>
        </w:rPr>
      </w:pPr>
    </w:p>
    <w:p w14:paraId="107E68DE" w14:textId="5C89BE1A" w:rsidR="004F1D48" w:rsidRDefault="004F1D48" w:rsidP="00220439">
      <w:pPr>
        <w:rPr>
          <w:color w:val="FF0000"/>
        </w:rPr>
      </w:pPr>
    </w:p>
    <w:p w14:paraId="2B4EC0CA" w14:textId="0746DAF4" w:rsidR="004F1D48" w:rsidRDefault="004F1D48" w:rsidP="00220439">
      <w:pPr>
        <w:rPr>
          <w:color w:val="FF0000"/>
        </w:rPr>
      </w:pPr>
    </w:p>
    <w:p w14:paraId="568487B8" w14:textId="77777777" w:rsidR="004F1D48" w:rsidRDefault="004F1D48" w:rsidP="00220439">
      <w:pPr>
        <w:rPr>
          <w:color w:val="FF0000"/>
        </w:rPr>
      </w:pPr>
    </w:p>
    <w:p w14:paraId="1EFD1779" w14:textId="77777777" w:rsidR="00220439" w:rsidRDefault="00220439" w:rsidP="00220439">
      <w:pPr>
        <w:rPr>
          <w:color w:val="FF0000"/>
        </w:rPr>
      </w:pPr>
    </w:p>
    <w:p w14:paraId="50F46F8F" w14:textId="77777777" w:rsidR="00220439" w:rsidRDefault="00220439" w:rsidP="00220439">
      <w:pPr>
        <w:rPr>
          <w:color w:val="FF0000"/>
        </w:rPr>
      </w:pPr>
    </w:p>
    <w:p w14:paraId="4C68B384" w14:textId="77777777" w:rsidR="00220439" w:rsidRDefault="00220439" w:rsidP="00220439">
      <w:pPr>
        <w:rPr>
          <w:color w:val="FF0000"/>
        </w:rPr>
      </w:pPr>
    </w:p>
    <w:p w14:paraId="67BB9E60" w14:textId="77777777" w:rsidR="00220439" w:rsidRDefault="00220439" w:rsidP="00220439">
      <w:pPr>
        <w:rPr>
          <w:color w:val="FF0000"/>
        </w:rPr>
      </w:pPr>
    </w:p>
    <w:p w14:paraId="23B7B765" w14:textId="77777777" w:rsidR="00220439" w:rsidRDefault="00220439" w:rsidP="00220439">
      <w:pPr>
        <w:rPr>
          <w:color w:val="FF0000"/>
        </w:rPr>
      </w:pPr>
    </w:p>
    <w:p w14:paraId="5A037475" w14:textId="77777777" w:rsidR="00220439" w:rsidRDefault="00220439" w:rsidP="00220439">
      <w:pPr>
        <w:rPr>
          <w:color w:val="FF0000"/>
        </w:rPr>
      </w:pPr>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355791C2" w:rsidR="00E93DF6" w:rsidRDefault="00E93DF6" w:rsidP="00CD19C4"/>
    <w:p w14:paraId="7B7F993D" w14:textId="6926AA3A" w:rsidR="004F1D48" w:rsidRDefault="004F1D48" w:rsidP="00CD19C4"/>
    <w:p w14:paraId="0B5D50A9" w14:textId="77777777" w:rsidR="004F1D48" w:rsidRDefault="004F1D48"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25282DFE" w:rsidR="00E93DF6" w:rsidRDefault="00E93DF6" w:rsidP="00CD19C4"/>
    <w:p w14:paraId="11793B79" w14:textId="72EB4E65" w:rsidR="00D64B5F" w:rsidRDefault="00D64B5F" w:rsidP="00CD19C4"/>
    <w:p w14:paraId="482B76CC" w14:textId="46793E8F" w:rsidR="00D64B5F" w:rsidRDefault="00D64B5F" w:rsidP="00CD19C4"/>
    <w:p w14:paraId="3461D49C" w14:textId="2826244A" w:rsidR="00D64B5F" w:rsidRDefault="00D64B5F" w:rsidP="00CD19C4"/>
    <w:p w14:paraId="5A4AE686" w14:textId="067A9300" w:rsidR="00D64B5F" w:rsidRDefault="00D64B5F" w:rsidP="00CD19C4"/>
    <w:p w14:paraId="27662531" w14:textId="14AD9980" w:rsidR="00D64B5F" w:rsidRDefault="00D64B5F" w:rsidP="00CD19C4"/>
    <w:p w14:paraId="62E68F07" w14:textId="4209DCFB" w:rsidR="00D64B5F" w:rsidRDefault="00D64B5F" w:rsidP="00CD19C4"/>
    <w:p w14:paraId="0F6F5012" w14:textId="3C5F6F92" w:rsidR="00D64B5F" w:rsidRDefault="00D64B5F" w:rsidP="00CD19C4"/>
    <w:p w14:paraId="3448143F" w14:textId="4C3D976B" w:rsidR="00D64B5F" w:rsidRDefault="00D64B5F" w:rsidP="00CD19C4"/>
    <w:p w14:paraId="71E6B83D" w14:textId="3B36EA3B" w:rsidR="00D64B5F" w:rsidRDefault="00D64B5F" w:rsidP="00CD19C4"/>
    <w:p w14:paraId="44C4ACD4" w14:textId="48272139" w:rsidR="00D64B5F" w:rsidRDefault="00D64B5F" w:rsidP="00CD19C4"/>
    <w:p w14:paraId="20326A3D" w14:textId="49227A87" w:rsidR="00D64B5F" w:rsidRDefault="00D64B5F" w:rsidP="00CD19C4"/>
    <w:p w14:paraId="4AC37B1D" w14:textId="4856DADB" w:rsidR="00D64B5F" w:rsidRDefault="00D64B5F" w:rsidP="00CD19C4"/>
    <w:p w14:paraId="4716DCCC" w14:textId="532164C3" w:rsidR="00D64B5F" w:rsidRDefault="00D64B5F" w:rsidP="00CD19C4"/>
    <w:p w14:paraId="432360D6" w14:textId="3F46BCF8" w:rsidR="00D64B5F" w:rsidRDefault="00D64B5F" w:rsidP="00CD19C4"/>
    <w:p w14:paraId="17CC5E06" w14:textId="163FBD30" w:rsidR="00D64B5F" w:rsidRDefault="00D64B5F" w:rsidP="00CD19C4"/>
    <w:p w14:paraId="264985F9" w14:textId="77777777" w:rsidR="00D64B5F" w:rsidRDefault="00D64B5F" w:rsidP="00CD19C4"/>
    <w:p w14:paraId="42827B4D" w14:textId="22C10C4C" w:rsidR="00E93DF6" w:rsidRDefault="00E93DF6" w:rsidP="00CD19C4"/>
    <w:p w14:paraId="630180DF" w14:textId="4BB9CCDE" w:rsidR="00E93DF6" w:rsidRDefault="00E93DF6" w:rsidP="00CD19C4"/>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10" w:name="_Toc529958336"/>
      <w:r w:rsidRPr="000C45A5">
        <w:rPr>
          <w:rFonts w:ascii="Times New Roman" w:hAnsi="Times New Roman" w:cs="Times New Roman"/>
          <w:b/>
          <w:color w:val="auto"/>
          <w:sz w:val="40"/>
          <w:szCs w:val="40"/>
        </w:rPr>
        <w:t>2</w:t>
      </w:r>
      <w:bookmarkStart w:id="11" w:name="_Hlk531435486"/>
      <w:r w:rsidRPr="000C45A5">
        <w:rPr>
          <w:rFonts w:ascii="Times New Roman" w:hAnsi="Times New Roman" w:cs="Times New Roman"/>
          <w:b/>
          <w:color w:val="auto"/>
          <w:sz w:val="40"/>
          <w:szCs w:val="40"/>
        </w:rPr>
        <w:t>.4 Constrains with Rice Cultivation in Sri Lanka</w:t>
      </w:r>
      <w:bookmarkEnd w:id="10"/>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w:t>
      </w:r>
      <w:r>
        <w:lastRenderedPageBreak/>
        <w:t>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transplanter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w:t>
      </w:r>
      <w:proofErr w:type="gramStart"/>
      <w:r w:rsidR="00B06EF0" w:rsidRPr="00B06EF0">
        <w:rPr>
          <w:rFonts w:ascii="Times New Roman" w:eastAsia="Times New Roman" w:hAnsi="Times New Roman" w:cs="Times New Roman"/>
          <w:color w:val="FF0000"/>
          <w:sz w:val="27"/>
          <w:szCs w:val="27"/>
        </w:rPr>
        <w:t>1985)</w:t>
      </w:r>
      <w:r w:rsidRPr="003B2B29">
        <w:rPr>
          <w:color w:val="8EAADB" w:themeColor="accent1" w:themeTint="99"/>
        </w:rPr>
        <w:t>studied</w:t>
      </w:r>
      <w:proofErr w:type="gramEnd"/>
      <w:r w:rsidRPr="003B2B29">
        <w:rPr>
          <w:color w:val="8EAADB" w:themeColor="accent1" w:themeTint="99"/>
        </w:rPr>
        <w:t xml:space="preserve">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8333CC">
        <w:rPr>
          <w:color w:val="FFC000"/>
        </w:rPr>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w:t>
      </w:r>
      <w:r w:rsidRPr="00213BFC">
        <w:rPr>
          <w:sz w:val="24"/>
          <w:szCs w:val="24"/>
        </w:rPr>
        <w:lastRenderedPageBreak/>
        <w:t xml:space="preserve">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bookmarkEnd w:id="11"/>
    <w:p w14:paraId="723F0580" w14:textId="76C2F296" w:rsidR="00543295" w:rsidRDefault="00543295" w:rsidP="00EB1651"/>
    <w:p w14:paraId="537B7B29" w14:textId="4330AEEF" w:rsidR="000C45A5" w:rsidRDefault="000C45A5" w:rsidP="00EB1651"/>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lastRenderedPageBreak/>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water height. Seedling tray requirement depended on the space setting adjustment and seedlings dispensed per hill in the field. The tray requirement was reduced with higher space setting. Irrespective of space settings in the transplanter, mechanically transplanted rice produced the higher grain yield than the hand</w:t>
      </w:r>
    </w:p>
    <w:p w14:paraId="1EF2B5FB" w14:textId="77777777" w:rsidR="00A24752" w:rsidRDefault="00A24752" w:rsidP="00A24752">
      <w:r>
        <w:lastRenderedPageBreak/>
        <w:t>adjustment and seedlings dispensed per hill in the field. The tray requirement was reduced with higher space setting. Irrespective of space settings in the transplanter, mechanically transplanted rice produced the higher grain yield than the hand transplanted rice. These findings revealed that wider spacing of mechanical transplanter (30 cm) along with tender seedlings</w:t>
      </w:r>
    </w:p>
    <w:p w14:paraId="603C0E49" w14:textId="77777777" w:rsidR="00A24752" w:rsidRDefault="00A24752" w:rsidP="00A24752">
      <w:r>
        <w:t>Irrespective of space settings in the transplanter, mechanically transplanted rice produced the higher grain yield than the hand transplanted rice. These findings revealed that wider spacing of mechanical transplanter (30 cm) along with tender seedlings helped to increase the grain yield.</w:t>
      </w:r>
    </w:p>
    <w:p w14:paraId="173712EF" w14:textId="4972630C" w:rsidR="00A81059" w:rsidRDefault="00A24752" w:rsidP="00A24752">
      <w:r>
        <w:t>transplanted rice. These findings revealed that wider spacing of mechanical transplanter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Plant to plant spacing: Plant spacing is the major driving factors affecting productivity. The distribution of plant to plant spacing in mechanically transplanted plot is presented in Fig. 5. Transplanter was operated in three space setting (18.5, 20.0 and 21.5 cm). In actual</w:t>
      </w:r>
    </w:p>
    <w:p w14:paraId="47BD8CF5" w14:textId="77777777" w:rsidR="00882E3C" w:rsidRDefault="00882E3C" w:rsidP="00882E3C">
      <w:r>
        <w:t>Plant spacing is the major driving factors affecting productivity. The distribution of plant to plant spacing in mechanically transplanted plot is presented in Fig. 5. Transplanter was operated in three space setting (18.5, 20.0 and 21.5 cm). In actual field condition, plant spacing was not confined on the setting value due to slippage and skidding of the transplanter. Soil</w:t>
      </w:r>
    </w:p>
    <w:p w14:paraId="4DD56713" w14:textId="77777777" w:rsidR="00882E3C" w:rsidRDefault="00882E3C" w:rsidP="00882E3C">
      <w:r>
        <w:t>transplanted plot is presented in Fig. 5. Transplanter was operated in three space setting (18.5, 20.0 and 21.5 cm). In actual field condition, plant spacing was not confined on the setting value due to slippage and skidding of the transplanter.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transplanter. Soil settlement in puddled soils also influenced the plant to plant spacing. The </w:t>
      </w:r>
      <w:r>
        <w:lastRenderedPageBreak/>
        <w:t xml:space="preserve">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t xml:space="preserve">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Grain yield influenced by rice transplanter: Effect of plant spacing on grain yield: Grain yield is a function of inter play</w:t>
      </w:r>
    </w:p>
    <w:p w14:paraId="7395EBA3" w14:textId="77777777" w:rsidR="00794DE5" w:rsidRDefault="00794DE5" w:rsidP="00794DE5">
      <w:r>
        <w:t xml:space="preserve">Effect of plant spacing on grain yield: 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 xml:space="preserve">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 was applied from space setting panel of the transplanter. Yield data of those plots in respect to space setting were compared</w:t>
      </w:r>
    </w:p>
    <w:p w14:paraId="3237A905" w14:textId="77777777" w:rsidR="00794DE5" w:rsidRDefault="00794DE5" w:rsidP="00794DE5">
      <w:r>
        <w:t>be varied in mechanical transplanter. During transplanting, three seedlings interval setting (18.5×30, 20×30 and 21.5×30 cm) was applied from space setting panel of the transplanter.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was applied from space setting panel of the transplanter.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 xml:space="preserve">yields of 3.25 t ha-1 with 12-day old seedlings than 8-, 16- and 25-day old seedlings and the yield decline of seedlings of latter 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bookmarkStart w:id="13" w:name="_Hlk531468067"/>
      <w:r w:rsidRPr="000C45A5">
        <w:rPr>
          <w:rFonts w:ascii="Times New Roman" w:hAnsi="Times New Roman" w:cs="Times New Roman"/>
          <w:b/>
          <w:color w:val="auto"/>
          <w:sz w:val="40"/>
          <w:szCs w:val="40"/>
        </w:rPr>
        <w:lastRenderedPageBreak/>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bookmarkEnd w:id="13"/>
    <w:p w14:paraId="4A28942E" w14:textId="3ADF60CC"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5"/>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transplanter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lastRenderedPageBreak/>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transplanter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transplanter </w:t>
      </w:r>
      <w:proofErr w:type="spellStart"/>
      <w:r>
        <w:t>Transplanter</w:t>
      </w:r>
      <w:proofErr w:type="spellEnd"/>
      <w:r>
        <w:t xml:space="preserve"> is a machine used to transplant matured (15-21days) paddy</w:t>
      </w:r>
    </w:p>
    <w:p w14:paraId="7404EE76" w14:textId="744B65A8" w:rsidR="000C45A5" w:rsidRDefault="00543295" w:rsidP="00543295">
      <w:r>
        <w:lastRenderedPageBreak/>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transplanter</w:t>
      </w:r>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About the transplanter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6ED68D63" w14:textId="77777777" w:rsidR="00A81059" w:rsidRDefault="00A81059" w:rsidP="009961C4">
      <w:pPr>
        <w:pStyle w:val="Heading4"/>
        <w:rPr>
          <w:rFonts w:ascii="Times New Roman" w:hAnsi="Times New Roman" w:cs="Times New Roman"/>
          <w:b/>
          <w:i w:val="0"/>
          <w:color w:val="auto"/>
          <w:sz w:val="40"/>
          <w:szCs w:val="40"/>
        </w:rPr>
      </w:pPr>
      <w:bookmarkStart w:id="16" w:name="_Toc529958343"/>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6"/>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lastRenderedPageBreak/>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219FA507" w:rsidR="004E5B6E" w:rsidRDefault="004E5B6E" w:rsidP="004E5B6E"/>
    <w:p w14:paraId="048ACB2C" w14:textId="77777777" w:rsidR="00F13E3B" w:rsidRDefault="00F13E3B"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Pr="003131AF" w:rsidRDefault="000406A1" w:rsidP="00B646B0">
      <w:pPr>
        <w:spacing w:line="360" w:lineRule="auto"/>
        <w:rPr>
          <w:rFonts w:ascii="Times New Roman" w:hAnsi="Times New Roman" w:cs="Times New Roman"/>
          <w:b/>
          <w:color w:val="00B0F0"/>
          <w:sz w:val="24"/>
          <w:szCs w:val="24"/>
        </w:rPr>
      </w:pPr>
      <w:r w:rsidRPr="003131AF">
        <w:rPr>
          <w:rFonts w:ascii="Times New Roman" w:hAnsi="Times New Roman" w:cs="Times New Roman"/>
          <w:b/>
          <w:color w:val="00B0F0"/>
          <w:sz w:val="24"/>
          <w:szCs w:val="24"/>
        </w:rPr>
        <w:lastRenderedPageBreak/>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Pr="005B53B9" w:rsidRDefault="003E1EB7" w:rsidP="00B646B0">
      <w:pPr>
        <w:spacing w:line="360" w:lineRule="auto"/>
        <w:rPr>
          <w:rFonts w:ascii="Times New Roman" w:hAnsi="Times New Roman" w:cs="Times New Roman"/>
          <w:b/>
          <w:color w:val="00B0F0"/>
          <w:sz w:val="24"/>
          <w:szCs w:val="24"/>
        </w:rPr>
      </w:pPr>
      <w:r w:rsidRPr="005B53B9">
        <w:rPr>
          <w:rFonts w:ascii="Times New Roman" w:hAnsi="Times New Roman" w:cs="Times New Roman"/>
          <w:b/>
          <w:color w:val="00B0F0"/>
          <w:sz w:val="24"/>
          <w:szCs w:val="24"/>
        </w:rPr>
        <w:t>Cutting nursery according to the size of feeding trays and its transportation is a tough job, 3. Raising nursery for a very large paddy area is very costly, 4.</w:t>
      </w:r>
    </w:p>
    <w:p w14:paraId="05201FD4" w14:textId="39445BA0" w:rsidR="003E1EB7" w:rsidRPr="005B53B9" w:rsidRDefault="003E1EB7" w:rsidP="00B646B0">
      <w:pPr>
        <w:spacing w:line="360" w:lineRule="auto"/>
        <w:rPr>
          <w:rFonts w:ascii="Times New Roman" w:hAnsi="Times New Roman" w:cs="Times New Roman"/>
          <w:b/>
          <w:color w:val="00B0F0"/>
          <w:sz w:val="24"/>
          <w:szCs w:val="24"/>
        </w:rPr>
      </w:pPr>
      <w:r w:rsidRPr="005B53B9">
        <w:rPr>
          <w:rFonts w:ascii="Times New Roman" w:hAnsi="Times New Roman" w:cs="Times New Roman"/>
          <w:b/>
          <w:color w:val="00B0F0"/>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w:t>
      </w:r>
      <w:r w:rsidRPr="00A81059">
        <w:rPr>
          <w:rFonts w:ascii="Times New Roman" w:hAnsi="Times New Roman" w:cs="Times New Roman"/>
          <w:b/>
          <w:sz w:val="24"/>
          <w:szCs w:val="24"/>
        </w:rPr>
        <w:lastRenderedPageBreak/>
        <w:t>available related to agronomic management options of the transplanter. Problems in nursery preparation, selecting suitable varieties and appropriate planting spaces have been reported and a trend in giving up the use of mechanical transplanter in rice cultivation has been observed. Studies on efficient use of mechanical transplanter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5E7A9214" w14:textId="77777777" w:rsidR="00A676C2" w:rsidRDefault="00A676C2" w:rsidP="00A676C2"/>
    <w:p w14:paraId="609CBCB4" w14:textId="77777777" w:rsidR="00A676C2" w:rsidRPr="009527DF" w:rsidRDefault="00A676C2" w:rsidP="00A676C2">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xml:space="preserve">Rice transplanting using machine transplanter is technologically viable and economically feasible. But the cost of 4 rows machine transplanter is high (approximately 200000 BDT or 2500 US$) and this constrain smallholder farmers from adopting this technology. </w:t>
      </w:r>
      <w:proofErr w:type="gramStart"/>
      <w:r w:rsidRPr="009527DF">
        <w:rPr>
          <w:rFonts w:ascii="Times New Roman" w:hAnsi="Times New Roman" w:cs="Times New Roman"/>
          <w:b/>
          <w:color w:val="00B0F0"/>
          <w:sz w:val="24"/>
          <w:szCs w:val="24"/>
        </w:rPr>
        <w:t>However</w:t>
      </w:r>
      <w:proofErr w:type="gramEnd"/>
      <w:r w:rsidRPr="009527DF">
        <w:rPr>
          <w:rFonts w:ascii="Times New Roman" w:hAnsi="Times New Roman" w:cs="Times New Roman"/>
          <w:b/>
          <w:color w:val="00B0F0"/>
          <w:sz w:val="24"/>
          <w:szCs w:val="24"/>
        </w:rPr>
        <w:t xml:space="preserve"> some of the following measures can enhance adoption. Government may enhance the subsidy component for promoting this technology from 50 to 75 per cent so that every farmer could afford a machine transplanter and </w:t>
      </w:r>
      <w:proofErr w:type="gramStart"/>
      <w:r w:rsidRPr="009527DF">
        <w:rPr>
          <w:rFonts w:ascii="Times New Roman" w:hAnsi="Times New Roman" w:cs="Times New Roman"/>
          <w:b/>
          <w:color w:val="00B0F0"/>
          <w:sz w:val="24"/>
          <w:szCs w:val="24"/>
        </w:rPr>
        <w:t>can do</w:t>
      </w:r>
      <w:proofErr w:type="gramEnd"/>
      <w:r w:rsidRPr="009527DF">
        <w:rPr>
          <w:rFonts w:ascii="Times New Roman" w:hAnsi="Times New Roman" w:cs="Times New Roman"/>
          <w:b/>
          <w:color w:val="00B0F0"/>
          <w:sz w:val="24"/>
          <w:szCs w:val="24"/>
        </w:rPr>
        <w:t xml:space="preserve"> timely operations</w:t>
      </w:r>
    </w:p>
    <w:p w14:paraId="7800206D" w14:textId="77777777" w:rsidR="00A676C2" w:rsidRPr="009527DF" w:rsidRDefault="00A676C2" w:rsidP="00A676C2">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Pr="009527DF" w:rsidRDefault="00A676C2" w:rsidP="00A676C2">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9527DF">
        <w:rPr>
          <w:rFonts w:ascii="Times New Roman" w:hAnsi="Times New Roman" w:cs="Times New Roman"/>
          <w:b/>
          <w:color w:val="00B0F0"/>
          <w:sz w:val="24"/>
          <w:szCs w:val="24"/>
        </w:rPr>
        <w:t>Also</w:t>
      </w:r>
      <w:proofErr w:type="gramEnd"/>
      <w:r w:rsidRPr="009527DF">
        <w:rPr>
          <w:rFonts w:ascii="Times New Roman" w:hAnsi="Times New Roman" w:cs="Times New Roman"/>
          <w:b/>
          <w:color w:val="00B0F0"/>
          <w:sz w:val="24"/>
          <w:szCs w:val="24"/>
        </w:rPr>
        <w:t xml:space="preserve"> it enhances farm activities and agricultural machinery industries.</w:t>
      </w:r>
    </w:p>
    <w:p w14:paraId="11B31866" w14:textId="77777777" w:rsidR="000803D9" w:rsidRPr="009527DF" w:rsidRDefault="000803D9" w:rsidP="000803D9">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Before distributing these implements to farmers, efforts should be made to build the knowledge and skills of extension functionaries on use of these implements</w:t>
      </w:r>
    </w:p>
    <w:p w14:paraId="4142C3D1" w14:textId="24038052" w:rsidR="000803D9" w:rsidRPr="009527DF" w:rsidRDefault="000803D9" w:rsidP="000803D9">
      <w:pPr>
        <w:spacing w:line="360" w:lineRule="auto"/>
        <w:rPr>
          <w:rFonts w:ascii="Times New Roman" w:hAnsi="Times New Roman" w:cs="Times New Roman"/>
          <w:b/>
          <w:color w:val="00B0F0"/>
          <w:sz w:val="24"/>
          <w:szCs w:val="24"/>
        </w:rPr>
      </w:pPr>
    </w:p>
    <w:p w14:paraId="7C0A1AEE" w14:textId="0CC01043" w:rsidR="00966042" w:rsidRPr="009527DF" w:rsidRDefault="000803D9" w:rsidP="00B646B0">
      <w:pPr>
        <w:spacing w:line="360" w:lineRule="auto"/>
        <w:rPr>
          <w:rFonts w:ascii="Times New Roman" w:hAnsi="Times New Roman" w:cs="Times New Roman"/>
          <w:b/>
          <w:color w:val="00B0F0"/>
          <w:sz w:val="24"/>
          <w:szCs w:val="24"/>
        </w:rPr>
      </w:pPr>
      <w:r w:rsidRPr="009527DF">
        <w:rPr>
          <w:color w:val="00B0F0"/>
        </w:rPr>
        <w:t xml:space="preserve">Transplanting Rice Seedling Using Machine </w:t>
      </w:r>
      <w:proofErr w:type="gramStart"/>
      <w:r w:rsidRPr="009527DF">
        <w:rPr>
          <w:color w:val="00B0F0"/>
        </w:rPr>
        <w:t>Transplanter :</w:t>
      </w:r>
      <w:proofErr w:type="gramEnd"/>
      <w:r w:rsidRPr="009527DF">
        <w:rPr>
          <w:color w:val="00B0F0"/>
        </w:rPr>
        <w:t xml:space="preserve"> a Potential Step</w:t>
      </w:r>
    </w:p>
    <w:p w14:paraId="720718A8" w14:textId="77777777" w:rsidR="00CE6425" w:rsidRPr="009527DF" w:rsidRDefault="00CE6425" w:rsidP="00CE6425">
      <w:pPr>
        <w:rPr>
          <w:color w:val="00B0F0"/>
        </w:rPr>
      </w:pPr>
      <w:r w:rsidRPr="009527DF">
        <w:rPr>
          <w:color w:val="00B0F0"/>
        </w:rPr>
        <w:t>Seedlings raising is a crucial part of mechanical transplanter. Farmers do not know how to raise seedlings suitable for mechanical</w:t>
      </w:r>
    </w:p>
    <w:p w14:paraId="1549D008" w14:textId="77777777" w:rsidR="00CE6425" w:rsidRPr="009527DF" w:rsidRDefault="00CE6425" w:rsidP="00CE6425">
      <w:pPr>
        <w:rPr>
          <w:color w:val="00B0F0"/>
        </w:rPr>
      </w:pPr>
      <w:r w:rsidRPr="009527DF">
        <w:rPr>
          <w:color w:val="00B0F0"/>
        </w:rPr>
        <w:t>Effect of row spacing of Rice transplanter on seedling requirement and grain yield</w:t>
      </w: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bookmarkStart w:id="17" w:name="_Hlk531331801"/>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BRRI dhan48 were transplanted in the farmer’s field by mechanical rice transplanter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lastRenderedPageBreak/>
        <w:t>in the farmer’s field by mechanical rice transplanter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ate, germination and uniform placement of seed during tray preparation. Seedlings density followed increasing trend with 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lastRenderedPageBreak/>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bookmarkEnd w:id="17"/>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lastRenderedPageBreak/>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Each seedling will develop 3‐10 tillers depending the nutrient status, variety and planting rate and spacing. Higher seeding rates normally give fewer tillers per plant. Transplanted crops </w:t>
      </w:r>
      <w:r w:rsidRPr="00027762">
        <w:rPr>
          <w:rFonts w:ascii="Times New Roman" w:hAnsi="Times New Roman" w:cs="Times New Roman"/>
          <w:sz w:val="24"/>
          <w:szCs w:val="24"/>
        </w:rPr>
        <w:lastRenderedPageBreak/>
        <w:t>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31DACB45" w:rsidR="00237461" w:rsidRDefault="00237461"/>
    <w:p w14:paraId="31B4DBD3" w14:textId="02620B9E" w:rsidR="00657DFA" w:rsidRDefault="00657DFA"/>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213CBB" w:rsidRDefault="00213CBB" w:rsidP="00244516">
                            <w:r>
                              <w:t>These experiments were conducted at the Rice Research and</w:t>
                            </w:r>
                          </w:p>
                          <w:p w14:paraId="0C465D6A" w14:textId="5F4EF883" w:rsidR="00213CBB" w:rsidRDefault="00213CBB"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213CBB" w:rsidRDefault="00213CBB" w:rsidP="00244516">
                      <w:r>
                        <w:t>These experiments were conducted at the Rice Research and</w:t>
                      </w:r>
                    </w:p>
                    <w:p w14:paraId="0C465D6A" w14:textId="5F4EF883" w:rsidR="00213CBB" w:rsidRDefault="00213CBB"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1474A845" w14:textId="77777777" w:rsidR="006F6D54" w:rsidRDefault="006F6D54" w:rsidP="00D64B5F">
      <w:pPr>
        <w:widowControl w:val="0"/>
        <w:autoSpaceDE w:val="0"/>
        <w:autoSpaceDN w:val="0"/>
        <w:adjustRightInd w:val="0"/>
        <w:spacing w:line="240" w:lineRule="auto"/>
      </w:pPr>
    </w:p>
    <w:sectPr w:rsidR="006F6D54"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2ACECC" w14:textId="77777777" w:rsidR="00A24F4A" w:rsidRDefault="00A24F4A" w:rsidP="00645C49">
      <w:pPr>
        <w:spacing w:after="0" w:line="240" w:lineRule="auto"/>
      </w:pPr>
      <w:r>
        <w:separator/>
      </w:r>
    </w:p>
  </w:endnote>
  <w:endnote w:type="continuationSeparator" w:id="0">
    <w:p w14:paraId="39B2EBA1" w14:textId="77777777" w:rsidR="00A24F4A" w:rsidRDefault="00A24F4A"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734B75" w14:textId="77777777" w:rsidR="00A24F4A" w:rsidRDefault="00A24F4A" w:rsidP="00645C49">
      <w:pPr>
        <w:spacing w:after="0" w:line="240" w:lineRule="auto"/>
      </w:pPr>
      <w:r>
        <w:separator/>
      </w:r>
    </w:p>
  </w:footnote>
  <w:footnote w:type="continuationSeparator" w:id="0">
    <w:p w14:paraId="70D749B4" w14:textId="77777777" w:rsidR="00A24F4A" w:rsidRDefault="00A24F4A"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tqgFAPfCIX8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7410B"/>
    <w:rsid w:val="001766BB"/>
    <w:rsid w:val="00182462"/>
    <w:rsid w:val="00182F56"/>
    <w:rsid w:val="001A2E78"/>
    <w:rsid w:val="001A7030"/>
    <w:rsid w:val="001B4291"/>
    <w:rsid w:val="001B49CD"/>
    <w:rsid w:val="001C4C9E"/>
    <w:rsid w:val="00207934"/>
    <w:rsid w:val="00210CC4"/>
    <w:rsid w:val="00212209"/>
    <w:rsid w:val="00213BFC"/>
    <w:rsid w:val="00213CBB"/>
    <w:rsid w:val="00220439"/>
    <w:rsid w:val="00222A90"/>
    <w:rsid w:val="00224AD2"/>
    <w:rsid w:val="00237461"/>
    <w:rsid w:val="00244516"/>
    <w:rsid w:val="0026135F"/>
    <w:rsid w:val="002777F8"/>
    <w:rsid w:val="00284E3D"/>
    <w:rsid w:val="002A2565"/>
    <w:rsid w:val="002A61FD"/>
    <w:rsid w:val="002B71D8"/>
    <w:rsid w:val="002C40D6"/>
    <w:rsid w:val="002C63E7"/>
    <w:rsid w:val="002D36A2"/>
    <w:rsid w:val="002E3803"/>
    <w:rsid w:val="002E65DA"/>
    <w:rsid w:val="00300D9E"/>
    <w:rsid w:val="003131AF"/>
    <w:rsid w:val="003137DE"/>
    <w:rsid w:val="003169B8"/>
    <w:rsid w:val="00333B63"/>
    <w:rsid w:val="00337D35"/>
    <w:rsid w:val="00343F29"/>
    <w:rsid w:val="003475B3"/>
    <w:rsid w:val="00355206"/>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D2578"/>
    <w:rsid w:val="003E1EB7"/>
    <w:rsid w:val="003E5F89"/>
    <w:rsid w:val="003F0DAF"/>
    <w:rsid w:val="003F3EA9"/>
    <w:rsid w:val="00403E6E"/>
    <w:rsid w:val="00406D2A"/>
    <w:rsid w:val="00414042"/>
    <w:rsid w:val="00415F45"/>
    <w:rsid w:val="00420BA9"/>
    <w:rsid w:val="00425730"/>
    <w:rsid w:val="00463453"/>
    <w:rsid w:val="00463C2E"/>
    <w:rsid w:val="004672AB"/>
    <w:rsid w:val="00467EBC"/>
    <w:rsid w:val="00495C6E"/>
    <w:rsid w:val="004A122D"/>
    <w:rsid w:val="004A1EBD"/>
    <w:rsid w:val="004A30FC"/>
    <w:rsid w:val="004B19E2"/>
    <w:rsid w:val="004E2DEE"/>
    <w:rsid w:val="004E4A1F"/>
    <w:rsid w:val="004E5B6E"/>
    <w:rsid w:val="004E62B6"/>
    <w:rsid w:val="004F1D48"/>
    <w:rsid w:val="00501952"/>
    <w:rsid w:val="005038AE"/>
    <w:rsid w:val="00526C0B"/>
    <w:rsid w:val="0053298F"/>
    <w:rsid w:val="00535DB9"/>
    <w:rsid w:val="00543295"/>
    <w:rsid w:val="00577BB9"/>
    <w:rsid w:val="005A5F63"/>
    <w:rsid w:val="005B53B9"/>
    <w:rsid w:val="005D6CEF"/>
    <w:rsid w:val="006204D6"/>
    <w:rsid w:val="00622CC2"/>
    <w:rsid w:val="0062332D"/>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570B7"/>
    <w:rsid w:val="00774C51"/>
    <w:rsid w:val="007941AD"/>
    <w:rsid w:val="00794DE5"/>
    <w:rsid w:val="0079584C"/>
    <w:rsid w:val="007A0936"/>
    <w:rsid w:val="007B10EA"/>
    <w:rsid w:val="007B7AD7"/>
    <w:rsid w:val="007D0702"/>
    <w:rsid w:val="007D23A8"/>
    <w:rsid w:val="007E3332"/>
    <w:rsid w:val="007E6D8A"/>
    <w:rsid w:val="0080245B"/>
    <w:rsid w:val="008040DD"/>
    <w:rsid w:val="00817C36"/>
    <w:rsid w:val="008266F0"/>
    <w:rsid w:val="008333CC"/>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20DA3"/>
    <w:rsid w:val="00923EFC"/>
    <w:rsid w:val="0093031A"/>
    <w:rsid w:val="009321B2"/>
    <w:rsid w:val="00935C9A"/>
    <w:rsid w:val="0093741C"/>
    <w:rsid w:val="00950046"/>
    <w:rsid w:val="009527DF"/>
    <w:rsid w:val="00953022"/>
    <w:rsid w:val="0096093E"/>
    <w:rsid w:val="00961A1C"/>
    <w:rsid w:val="00964BE5"/>
    <w:rsid w:val="00966042"/>
    <w:rsid w:val="009863A2"/>
    <w:rsid w:val="00994F5E"/>
    <w:rsid w:val="009961C4"/>
    <w:rsid w:val="009A0C97"/>
    <w:rsid w:val="009A248A"/>
    <w:rsid w:val="009A5A61"/>
    <w:rsid w:val="009A604B"/>
    <w:rsid w:val="009B4C91"/>
    <w:rsid w:val="009C4F1C"/>
    <w:rsid w:val="009D058A"/>
    <w:rsid w:val="009D0B1A"/>
    <w:rsid w:val="009D73CE"/>
    <w:rsid w:val="00A019A4"/>
    <w:rsid w:val="00A12887"/>
    <w:rsid w:val="00A24752"/>
    <w:rsid w:val="00A24F4A"/>
    <w:rsid w:val="00A308AC"/>
    <w:rsid w:val="00A30F6C"/>
    <w:rsid w:val="00A36325"/>
    <w:rsid w:val="00A372C3"/>
    <w:rsid w:val="00A423FB"/>
    <w:rsid w:val="00A5665E"/>
    <w:rsid w:val="00A676C2"/>
    <w:rsid w:val="00A70D92"/>
    <w:rsid w:val="00A80D06"/>
    <w:rsid w:val="00A81059"/>
    <w:rsid w:val="00A959DC"/>
    <w:rsid w:val="00AA1A34"/>
    <w:rsid w:val="00AB1B12"/>
    <w:rsid w:val="00AB7317"/>
    <w:rsid w:val="00AC19C1"/>
    <w:rsid w:val="00AC6680"/>
    <w:rsid w:val="00AC6F6F"/>
    <w:rsid w:val="00AD2707"/>
    <w:rsid w:val="00AE2838"/>
    <w:rsid w:val="00AF500A"/>
    <w:rsid w:val="00B06EF0"/>
    <w:rsid w:val="00B10115"/>
    <w:rsid w:val="00B108CB"/>
    <w:rsid w:val="00B119B6"/>
    <w:rsid w:val="00B13339"/>
    <w:rsid w:val="00B233DC"/>
    <w:rsid w:val="00B26039"/>
    <w:rsid w:val="00B37937"/>
    <w:rsid w:val="00B46727"/>
    <w:rsid w:val="00B53278"/>
    <w:rsid w:val="00B646B0"/>
    <w:rsid w:val="00B801D7"/>
    <w:rsid w:val="00B902F2"/>
    <w:rsid w:val="00B91552"/>
    <w:rsid w:val="00B91F29"/>
    <w:rsid w:val="00B97E37"/>
    <w:rsid w:val="00BB057D"/>
    <w:rsid w:val="00BB712C"/>
    <w:rsid w:val="00BB7E9C"/>
    <w:rsid w:val="00BC6F04"/>
    <w:rsid w:val="00BD06B9"/>
    <w:rsid w:val="00BD31C2"/>
    <w:rsid w:val="00BD3C3A"/>
    <w:rsid w:val="00BD5D18"/>
    <w:rsid w:val="00BD75D0"/>
    <w:rsid w:val="00BF36C6"/>
    <w:rsid w:val="00C03E11"/>
    <w:rsid w:val="00C172D1"/>
    <w:rsid w:val="00C257E4"/>
    <w:rsid w:val="00C3045B"/>
    <w:rsid w:val="00C46EB2"/>
    <w:rsid w:val="00C55368"/>
    <w:rsid w:val="00C7087F"/>
    <w:rsid w:val="00C73D16"/>
    <w:rsid w:val="00C83A0A"/>
    <w:rsid w:val="00C9160C"/>
    <w:rsid w:val="00C91B63"/>
    <w:rsid w:val="00CA79BD"/>
    <w:rsid w:val="00CC38BF"/>
    <w:rsid w:val="00CC5880"/>
    <w:rsid w:val="00CC64D0"/>
    <w:rsid w:val="00CD19C4"/>
    <w:rsid w:val="00CE6425"/>
    <w:rsid w:val="00D12807"/>
    <w:rsid w:val="00D37AA9"/>
    <w:rsid w:val="00D40D86"/>
    <w:rsid w:val="00D45BC6"/>
    <w:rsid w:val="00D640CB"/>
    <w:rsid w:val="00D64B5F"/>
    <w:rsid w:val="00D6578F"/>
    <w:rsid w:val="00D80C83"/>
    <w:rsid w:val="00DA613D"/>
    <w:rsid w:val="00DB34FE"/>
    <w:rsid w:val="00DC0157"/>
    <w:rsid w:val="00DC0FC2"/>
    <w:rsid w:val="00DD115B"/>
    <w:rsid w:val="00DE53A2"/>
    <w:rsid w:val="00E410DD"/>
    <w:rsid w:val="00E75E65"/>
    <w:rsid w:val="00E80AAE"/>
    <w:rsid w:val="00E82BCE"/>
    <w:rsid w:val="00E90175"/>
    <w:rsid w:val="00E93DF6"/>
    <w:rsid w:val="00EA08B1"/>
    <w:rsid w:val="00EA3D86"/>
    <w:rsid w:val="00EB1651"/>
    <w:rsid w:val="00ED0CEF"/>
    <w:rsid w:val="00F075F1"/>
    <w:rsid w:val="00F11C01"/>
    <w:rsid w:val="00F13E3B"/>
    <w:rsid w:val="00F2129B"/>
    <w:rsid w:val="00F25241"/>
    <w:rsid w:val="00F2782A"/>
    <w:rsid w:val="00F33DF8"/>
    <w:rsid w:val="00F352CB"/>
    <w:rsid w:val="00F37562"/>
    <w:rsid w:val="00F40783"/>
    <w:rsid w:val="00F42A0B"/>
    <w:rsid w:val="00F43CC2"/>
    <w:rsid w:val="00F46C2D"/>
    <w:rsid w:val="00F778B0"/>
    <w:rsid w:val="00F85170"/>
    <w:rsid w:val="00F86B86"/>
    <w:rsid w:val="00F90819"/>
    <w:rsid w:val="00F9528A"/>
    <w:rsid w:val="00FA42FA"/>
    <w:rsid w:val="00FB2836"/>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F94B30-A1F2-4E3D-8DE9-CFCAF7D19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6</TotalTime>
  <Pages>47</Pages>
  <Words>54373</Words>
  <Characters>309927</Characters>
  <Application>Microsoft Office Word</Application>
  <DocSecurity>0</DocSecurity>
  <Lines>2582</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79</cp:revision>
  <dcterms:created xsi:type="dcterms:W3CDTF">2018-11-18T06:18:00Z</dcterms:created>
  <dcterms:modified xsi:type="dcterms:W3CDTF">2018-12-04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